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rsidP="00E651A1">
      <w:pPr>
        <w:pStyle w:val="Title"/>
        <w:jc w:val="left"/>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lastRenderedPageBreak/>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lastRenderedPageBreak/>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474278"/>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7F36E25F"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C20D62">
        <w:t>The</w:t>
      </w:r>
      <w:r w:rsidR="00EE0303">
        <w:t xml:space="preserve"> goal of this </w:t>
      </w:r>
      <w:r w:rsidRPr="00511AD4">
        <w:t>researc</w:t>
      </w:r>
      <w:r w:rsidR="006D2AE8">
        <w:t xml:space="preserve">h was to divide and define </w:t>
      </w:r>
      <w:r w:rsidRPr="00511AD4">
        <w:t>the Components and the Systems</w:t>
      </w:r>
      <w:r w:rsidR="00EE0303">
        <w:t xml:space="preserve"> of an ECS</w:t>
      </w:r>
      <w:r w:rsidRPr="00511AD4">
        <w:t xml:space="preserve"> fo</w:t>
      </w:r>
      <w:r w:rsidR="005743EA">
        <w:t>r the two FDMs</w:t>
      </w:r>
      <w:r w:rsidRPr="00511AD4">
        <w:t xml:space="preserve">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3D44D4E7" w:rsidR="00511AD4" w:rsidRDefault="00511AD4" w:rsidP="00F83062">
      <w:pPr>
        <w:ind w:firstLine="360"/>
      </w:pPr>
      <w:r w:rsidRPr="00511AD4">
        <w:t>The ECS System and Component</w:t>
      </w:r>
      <w:r w:rsidR="00FF2E97">
        <w:t xml:space="preserve"> which</w:t>
      </w:r>
      <w:r w:rsidR="005743EA">
        <w:t xml:space="preserve"> work together to calculate the </w:t>
      </w:r>
      <w:r w:rsidRPr="00511AD4">
        <w:t>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floating</w:t>
      </w:r>
      <w:r w:rsidR="005743EA">
        <w:t>-</w:t>
      </w:r>
      <w:r w:rsidR="00553EE9">
        <w:t xml:space="preserve">point tolerance </w:t>
      </w:r>
      <w:r w:rsidR="000C1C8C">
        <w:t xml:space="preserve">when compared to their </w:t>
      </w:r>
      <w:r w:rsidR="003659C7">
        <w:lastRenderedPageBreak/>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474279"/>
      <w:r w:rsidRPr="00E914BE">
        <w:rPr>
          <w:sz w:val="29"/>
          <w:szCs w:val="29"/>
        </w:rPr>
        <w:lastRenderedPageBreak/>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474280"/>
      <w:bookmarkEnd w:id="18"/>
      <w:bookmarkEnd w:id="19"/>
      <w:bookmarkEnd w:id="20"/>
      <w:r w:rsidRPr="00E914BE">
        <w:rPr>
          <w:sz w:val="29"/>
          <w:szCs w:val="29"/>
        </w:rPr>
        <w:lastRenderedPageBreak/>
        <w:t>Table of Contents</w:t>
      </w:r>
      <w:bookmarkEnd w:id="24"/>
      <w:bookmarkEnd w:id="25"/>
    </w:p>
    <w:p w14:paraId="0EFCED37" w14:textId="77777777" w:rsidR="00251273" w:rsidRDefault="00251273" w:rsidP="00EE606A">
      <w:pPr>
        <w:spacing w:line="240" w:lineRule="auto"/>
        <w:contextualSpacing/>
        <w:jc w:val="right"/>
      </w:pPr>
      <w:r>
        <w:t>Page</w:t>
      </w:r>
    </w:p>
    <w:p w14:paraId="20F1EDEE" w14:textId="613C9DCB" w:rsidR="00CB2890" w:rsidRPr="00CB2890" w:rsidRDefault="00C76F4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CB2890">
        <w:rPr>
          <w:rStyle w:val="Hyperlink"/>
          <w:rFonts w:ascii="Times New Roman" w:hAnsi="Times New Roman" w:cs="Times New Roman"/>
          <w:b w:val="0"/>
          <w:caps w:val="0"/>
          <w:sz w:val="24"/>
          <w:szCs w:val="24"/>
          <w:u w:val="none"/>
        </w:rPr>
        <w:fldChar w:fldCharType="begin"/>
      </w:r>
      <w:r w:rsidRPr="00CB2890">
        <w:rPr>
          <w:rStyle w:val="Hyperlink"/>
          <w:rFonts w:ascii="Times New Roman" w:hAnsi="Times New Roman" w:cs="Times New Roman"/>
          <w:b w:val="0"/>
          <w:caps w:val="0"/>
          <w:sz w:val="24"/>
          <w:szCs w:val="24"/>
          <w:u w:val="none"/>
        </w:rPr>
        <w:instrText xml:space="preserve"> TOC \o "1-5" \h \z \u </w:instrText>
      </w:r>
      <w:r w:rsidRPr="00CB2890">
        <w:rPr>
          <w:rStyle w:val="Hyperlink"/>
          <w:rFonts w:ascii="Times New Roman" w:hAnsi="Times New Roman" w:cs="Times New Roman"/>
          <w:b w:val="0"/>
          <w:caps w:val="0"/>
          <w:sz w:val="24"/>
          <w:szCs w:val="24"/>
          <w:u w:val="none"/>
        </w:rPr>
        <w:fldChar w:fldCharType="separate"/>
      </w:r>
      <w:hyperlink w:anchor="_Toc62474278" w:history="1">
        <w:r w:rsidR="00CB2890" w:rsidRPr="00CB2890">
          <w:rPr>
            <w:rStyle w:val="Hyperlink"/>
            <w:rFonts w:ascii="Times New Roman" w:hAnsi="Times New Roman" w:cs="Times New Roman"/>
            <w:b w:val="0"/>
            <w:caps w:val="0"/>
            <w:noProof/>
            <w:sz w:val="24"/>
            <w:szCs w:val="24"/>
          </w:rPr>
          <w:t>Abstract</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iv</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C417925" w14:textId="36F1DF6F"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79" w:history="1">
        <w:r w:rsidR="00CB2890" w:rsidRPr="00CB2890">
          <w:rPr>
            <w:rStyle w:val="Hyperlink"/>
            <w:rFonts w:ascii="Times New Roman" w:hAnsi="Times New Roman" w:cs="Times New Roman"/>
            <w:b w:val="0"/>
            <w:caps w:val="0"/>
            <w:noProof/>
            <w:sz w:val="24"/>
            <w:szCs w:val="24"/>
          </w:rPr>
          <w:t>Acknowledgemen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79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v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6D1730B" w14:textId="29CFCA2F"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0" w:history="1">
        <w:r w:rsidR="00CB2890" w:rsidRPr="00CB2890">
          <w:rPr>
            <w:rStyle w:val="Hyperlink"/>
            <w:rFonts w:ascii="Times New Roman" w:hAnsi="Times New Roman" w:cs="Times New Roman"/>
            <w:b w:val="0"/>
            <w:caps w:val="0"/>
            <w:noProof/>
            <w:sz w:val="24"/>
            <w:szCs w:val="24"/>
          </w:rPr>
          <w:t>Table of Conten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vi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C37531F" w14:textId="2697705E"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1" w:history="1">
        <w:r w:rsidR="00CB2890" w:rsidRPr="00CB2890">
          <w:rPr>
            <w:rStyle w:val="Hyperlink"/>
            <w:rFonts w:ascii="Times New Roman" w:hAnsi="Times New Roman" w:cs="Times New Roman"/>
            <w:b w:val="0"/>
            <w:caps w:val="0"/>
            <w:noProof/>
            <w:sz w:val="24"/>
            <w:szCs w:val="24"/>
          </w:rPr>
          <w:t>List of Figure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1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x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17CBC47" w14:textId="1CC2CD79"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2" w:history="1">
        <w:r w:rsidR="00CB2890" w:rsidRPr="00CB2890">
          <w:rPr>
            <w:rStyle w:val="Hyperlink"/>
            <w:rFonts w:ascii="Times New Roman" w:hAnsi="Times New Roman" w:cs="Times New Roman"/>
            <w:b w:val="0"/>
            <w:caps w:val="0"/>
            <w:noProof/>
            <w:sz w:val="24"/>
            <w:szCs w:val="24"/>
          </w:rPr>
          <w:t>List of Table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2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xii</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394FDED6" w14:textId="3D81CA0E"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83" w:history="1">
        <w:r w:rsidR="00CB2890" w:rsidRPr="00CB2890">
          <w:rPr>
            <w:rStyle w:val="Hyperlink"/>
            <w:rFonts w:ascii="Times New Roman" w:hAnsi="Times New Roman" w:cs="Times New Roman"/>
            <w:b w:val="0"/>
            <w:caps w:val="0"/>
            <w:noProof/>
            <w:sz w:val="24"/>
            <w:szCs w:val="24"/>
          </w:rPr>
          <w:t>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Introduction</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83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1</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482498ED" w14:textId="5AE48ECE"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4" w:history="1">
        <w:r w:rsidR="00CB2890" w:rsidRPr="00CB2890">
          <w:rPr>
            <w:rStyle w:val="Hyperlink"/>
            <w:rFonts w:ascii="Times New Roman" w:hAnsi="Times New Roman" w:cs="Times New Roman"/>
            <w:smallCaps w:val="0"/>
            <w:noProof/>
            <w:sz w:val="24"/>
            <w:szCs w:val="24"/>
          </w:rPr>
          <w:t>1.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roblem Statemen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w:t>
        </w:r>
        <w:r w:rsidR="00CB2890" w:rsidRPr="00CB2890">
          <w:rPr>
            <w:rFonts w:ascii="Times New Roman" w:hAnsi="Times New Roman" w:cs="Times New Roman"/>
            <w:smallCaps w:val="0"/>
            <w:noProof/>
            <w:webHidden/>
            <w:sz w:val="24"/>
            <w:szCs w:val="24"/>
          </w:rPr>
          <w:fldChar w:fldCharType="end"/>
        </w:r>
      </w:hyperlink>
    </w:p>
    <w:p w14:paraId="3F0B8621" w14:textId="19241F47"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5" w:history="1">
        <w:r w:rsidR="00CB2890" w:rsidRPr="00CB2890">
          <w:rPr>
            <w:rStyle w:val="Hyperlink"/>
            <w:rFonts w:ascii="Times New Roman" w:hAnsi="Times New Roman" w:cs="Times New Roman"/>
            <w:smallCaps w:val="0"/>
            <w:noProof/>
            <w:sz w:val="24"/>
            <w:szCs w:val="24"/>
          </w:rPr>
          <w:t>1.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earch Objective</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w:t>
        </w:r>
        <w:r w:rsidR="00CB2890" w:rsidRPr="00CB2890">
          <w:rPr>
            <w:rFonts w:ascii="Times New Roman" w:hAnsi="Times New Roman" w:cs="Times New Roman"/>
            <w:smallCaps w:val="0"/>
            <w:noProof/>
            <w:webHidden/>
            <w:sz w:val="24"/>
            <w:szCs w:val="24"/>
          </w:rPr>
          <w:fldChar w:fldCharType="end"/>
        </w:r>
      </w:hyperlink>
    </w:p>
    <w:p w14:paraId="38256526" w14:textId="6365D8AC"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6" w:history="1">
        <w:r w:rsidR="00CB2890" w:rsidRPr="00CB2890">
          <w:rPr>
            <w:rStyle w:val="Hyperlink"/>
            <w:rFonts w:ascii="Times New Roman" w:hAnsi="Times New Roman" w:cs="Times New Roman"/>
            <w:smallCaps w:val="0"/>
            <w:noProof/>
            <w:sz w:val="24"/>
            <w:szCs w:val="24"/>
          </w:rPr>
          <w:t>1.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Hypothesi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w:t>
        </w:r>
        <w:r w:rsidR="00CB2890" w:rsidRPr="00CB2890">
          <w:rPr>
            <w:rFonts w:ascii="Times New Roman" w:hAnsi="Times New Roman" w:cs="Times New Roman"/>
            <w:smallCaps w:val="0"/>
            <w:noProof/>
            <w:webHidden/>
            <w:sz w:val="24"/>
            <w:szCs w:val="24"/>
          </w:rPr>
          <w:fldChar w:fldCharType="end"/>
        </w:r>
      </w:hyperlink>
    </w:p>
    <w:p w14:paraId="0DA62F63" w14:textId="4694DD79"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7" w:history="1">
        <w:r w:rsidR="00CB2890" w:rsidRPr="00CB2890">
          <w:rPr>
            <w:rStyle w:val="Hyperlink"/>
            <w:rFonts w:ascii="Times New Roman" w:hAnsi="Times New Roman" w:cs="Times New Roman"/>
            <w:smallCaps w:val="0"/>
            <w:noProof/>
            <w:sz w:val="24"/>
            <w:szCs w:val="24"/>
          </w:rPr>
          <w:t>1.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Approa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7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6</w:t>
        </w:r>
        <w:r w:rsidR="00CB2890" w:rsidRPr="00CB2890">
          <w:rPr>
            <w:rFonts w:ascii="Times New Roman" w:hAnsi="Times New Roman" w:cs="Times New Roman"/>
            <w:smallCaps w:val="0"/>
            <w:noProof/>
            <w:webHidden/>
            <w:sz w:val="24"/>
            <w:szCs w:val="24"/>
          </w:rPr>
          <w:fldChar w:fldCharType="end"/>
        </w:r>
      </w:hyperlink>
    </w:p>
    <w:p w14:paraId="3B748E81" w14:textId="07A90724"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8" w:history="1">
        <w:r w:rsidR="00CB2890" w:rsidRPr="00CB2890">
          <w:rPr>
            <w:rStyle w:val="Hyperlink"/>
            <w:rFonts w:ascii="Times New Roman" w:hAnsi="Times New Roman" w:cs="Times New Roman"/>
            <w:smallCaps w:val="0"/>
            <w:noProof/>
            <w:sz w:val="24"/>
            <w:szCs w:val="24"/>
          </w:rPr>
          <w:t>1.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Assumptions/Limitation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w:t>
        </w:r>
        <w:r w:rsidR="00CB2890" w:rsidRPr="00CB2890">
          <w:rPr>
            <w:rFonts w:ascii="Times New Roman" w:hAnsi="Times New Roman" w:cs="Times New Roman"/>
            <w:smallCaps w:val="0"/>
            <w:noProof/>
            <w:webHidden/>
            <w:sz w:val="24"/>
            <w:szCs w:val="24"/>
          </w:rPr>
          <w:fldChar w:fldCharType="end"/>
        </w:r>
      </w:hyperlink>
    </w:p>
    <w:p w14:paraId="018BC4C8" w14:textId="709EC67A"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89" w:history="1">
        <w:r w:rsidR="00CB2890" w:rsidRPr="00CB2890">
          <w:rPr>
            <w:rStyle w:val="Hyperlink"/>
            <w:rFonts w:ascii="Times New Roman" w:hAnsi="Times New Roman" w:cs="Times New Roman"/>
            <w:smallCaps w:val="0"/>
            <w:noProof/>
            <w:sz w:val="24"/>
            <w:szCs w:val="24"/>
          </w:rPr>
          <w:t>1.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Thesis Overview</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8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6A08DEEE" w14:textId="4AC9919F"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290" w:history="1">
        <w:r w:rsidR="00CB2890" w:rsidRPr="00CB2890">
          <w:rPr>
            <w:rStyle w:val="Hyperlink"/>
            <w:rFonts w:ascii="Times New Roman" w:hAnsi="Times New Roman" w:cs="Times New Roman"/>
            <w:b w:val="0"/>
            <w:caps w:val="0"/>
            <w:noProof/>
            <w:sz w:val="24"/>
            <w:szCs w:val="24"/>
          </w:rPr>
          <w:t>I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Background</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29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1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15D4C17" w14:textId="0C7883AD"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292" w:history="1">
        <w:r w:rsidR="00CB2890" w:rsidRPr="00CB2890">
          <w:rPr>
            <w:rStyle w:val="Hyperlink"/>
            <w:rFonts w:ascii="Times New Roman" w:eastAsiaTheme="minorHAnsi" w:hAnsi="Times New Roman" w:cs="Times New Roman"/>
            <w:smallCaps w:val="0"/>
            <w:noProof/>
            <w:sz w:val="24"/>
            <w:szCs w:val="24"/>
          </w:rPr>
          <w:t>2.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eastAsiaTheme="minorHAnsi" w:hAnsi="Times New Roman" w:cs="Times New Roman"/>
            <w:smallCaps w:val="0"/>
            <w:noProof/>
            <w:sz w:val="24"/>
            <w:szCs w:val="24"/>
          </w:rPr>
          <w:t>Physics of Flight Modeling</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29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10</w:t>
        </w:r>
        <w:r w:rsidR="00CB2890" w:rsidRPr="00CB2890">
          <w:rPr>
            <w:rFonts w:ascii="Times New Roman" w:hAnsi="Times New Roman" w:cs="Times New Roman"/>
            <w:smallCaps w:val="0"/>
            <w:noProof/>
            <w:webHidden/>
            <w:sz w:val="24"/>
            <w:szCs w:val="24"/>
          </w:rPr>
          <w:fldChar w:fldCharType="end"/>
        </w:r>
      </w:hyperlink>
    </w:p>
    <w:p w14:paraId="233D0EC9" w14:textId="07467C94"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3" w:history="1">
        <w:r w:rsidR="00CB2890" w:rsidRPr="00CB2890">
          <w:rPr>
            <w:rStyle w:val="Hyperlink"/>
            <w:rFonts w:ascii="Times New Roman" w:hAnsi="Times New Roman" w:cs="Times New Roman"/>
            <w:i w:val="0"/>
            <w:noProof/>
            <w:sz w:val="24"/>
            <w:szCs w:val="24"/>
          </w:rPr>
          <w:t>2.1.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Degrees of Freedo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1</w:t>
        </w:r>
        <w:r w:rsidR="00CB2890" w:rsidRPr="00CB2890">
          <w:rPr>
            <w:rFonts w:ascii="Times New Roman" w:hAnsi="Times New Roman" w:cs="Times New Roman"/>
            <w:i w:val="0"/>
            <w:noProof/>
            <w:webHidden/>
            <w:sz w:val="24"/>
            <w:szCs w:val="24"/>
          </w:rPr>
          <w:fldChar w:fldCharType="end"/>
        </w:r>
      </w:hyperlink>
    </w:p>
    <w:p w14:paraId="786CF561" w14:textId="01DC3A6B"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4" w:history="1">
        <w:r w:rsidR="00CB2890" w:rsidRPr="00CB2890">
          <w:rPr>
            <w:rStyle w:val="Hyperlink"/>
            <w:rFonts w:ascii="Times New Roman" w:hAnsi="Times New Roman" w:cs="Times New Roman"/>
            <w:i w:val="0"/>
            <w:noProof/>
            <w:sz w:val="24"/>
            <w:szCs w:val="24"/>
          </w:rPr>
          <w:t>2.1.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o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2</w:t>
        </w:r>
        <w:r w:rsidR="00CB2890" w:rsidRPr="00CB2890">
          <w:rPr>
            <w:rFonts w:ascii="Times New Roman" w:hAnsi="Times New Roman" w:cs="Times New Roman"/>
            <w:i w:val="0"/>
            <w:noProof/>
            <w:webHidden/>
            <w:sz w:val="24"/>
            <w:szCs w:val="24"/>
          </w:rPr>
          <w:fldChar w:fldCharType="end"/>
        </w:r>
      </w:hyperlink>
    </w:p>
    <w:p w14:paraId="070E8B91" w14:textId="1CAFF242"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5" w:history="1">
        <w:r w:rsidR="00CB2890" w:rsidRPr="00CB2890">
          <w:rPr>
            <w:rStyle w:val="Hyperlink"/>
            <w:rFonts w:ascii="Times New Roman" w:hAnsi="Times New Roman" w:cs="Times New Roman"/>
            <w:i w:val="0"/>
            <w:noProof/>
            <w:sz w:val="24"/>
            <w:szCs w:val="24"/>
          </w:rPr>
          <w:t>2.1.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Airplane Componen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3</w:t>
        </w:r>
        <w:r w:rsidR="00CB2890" w:rsidRPr="00CB2890">
          <w:rPr>
            <w:rFonts w:ascii="Times New Roman" w:hAnsi="Times New Roman" w:cs="Times New Roman"/>
            <w:i w:val="0"/>
            <w:noProof/>
            <w:webHidden/>
            <w:sz w:val="24"/>
            <w:szCs w:val="24"/>
          </w:rPr>
          <w:fldChar w:fldCharType="end"/>
        </w:r>
      </w:hyperlink>
    </w:p>
    <w:p w14:paraId="540D00EF" w14:textId="557C29C3"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296" w:history="1">
        <w:r w:rsidR="00CB2890" w:rsidRPr="00CB2890">
          <w:rPr>
            <w:rStyle w:val="Hyperlink"/>
            <w:rFonts w:ascii="Times New Roman" w:hAnsi="Times New Roman" w:cs="Times New Roman"/>
            <w:noProof/>
            <w:sz w:val="24"/>
            <w:szCs w:val="24"/>
          </w:rPr>
          <w:t>2.1.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Airfoil</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296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13</w:t>
        </w:r>
        <w:r w:rsidR="00CB2890" w:rsidRPr="00CB2890">
          <w:rPr>
            <w:rFonts w:ascii="Times New Roman" w:hAnsi="Times New Roman" w:cs="Times New Roman"/>
            <w:noProof/>
            <w:webHidden/>
            <w:sz w:val="24"/>
            <w:szCs w:val="24"/>
          </w:rPr>
          <w:fldChar w:fldCharType="end"/>
        </w:r>
      </w:hyperlink>
    </w:p>
    <w:p w14:paraId="11E9A0B3" w14:textId="1397C391"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7" w:history="1">
        <w:r w:rsidR="00CB2890" w:rsidRPr="00CB2890">
          <w:rPr>
            <w:rStyle w:val="Hyperlink"/>
            <w:rFonts w:ascii="Times New Roman" w:hAnsi="Times New Roman" w:cs="Times New Roman"/>
            <w:i w:val="0"/>
            <w:noProof/>
            <w:sz w:val="24"/>
            <w:szCs w:val="24"/>
          </w:rPr>
          <w:t>2.1.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otation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4</w:t>
        </w:r>
        <w:r w:rsidR="00CB2890" w:rsidRPr="00CB2890">
          <w:rPr>
            <w:rFonts w:ascii="Times New Roman" w:hAnsi="Times New Roman" w:cs="Times New Roman"/>
            <w:i w:val="0"/>
            <w:noProof/>
            <w:webHidden/>
            <w:sz w:val="24"/>
            <w:szCs w:val="24"/>
          </w:rPr>
          <w:fldChar w:fldCharType="end"/>
        </w:r>
      </w:hyperlink>
    </w:p>
    <w:p w14:paraId="4AC6BEA1" w14:textId="77DF0F5B"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8" w:history="1">
        <w:r w:rsidR="00CB2890" w:rsidRPr="00CB2890">
          <w:rPr>
            <w:rStyle w:val="Hyperlink"/>
            <w:rFonts w:ascii="Times New Roman" w:hAnsi="Times New Roman" w:cs="Times New Roman"/>
            <w:i w:val="0"/>
            <w:noProof/>
            <w:sz w:val="24"/>
            <w:szCs w:val="24"/>
          </w:rPr>
          <w:t>2.1.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ordinate System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5</w:t>
        </w:r>
        <w:r w:rsidR="00CB2890" w:rsidRPr="00CB2890">
          <w:rPr>
            <w:rFonts w:ascii="Times New Roman" w:hAnsi="Times New Roman" w:cs="Times New Roman"/>
            <w:i w:val="0"/>
            <w:noProof/>
            <w:webHidden/>
            <w:sz w:val="24"/>
            <w:szCs w:val="24"/>
          </w:rPr>
          <w:fldChar w:fldCharType="end"/>
        </w:r>
      </w:hyperlink>
    </w:p>
    <w:p w14:paraId="458C0AE4" w14:textId="63D9B4E1"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299" w:history="1">
        <w:r w:rsidR="00CB2890" w:rsidRPr="00CB2890">
          <w:rPr>
            <w:rStyle w:val="Hyperlink"/>
            <w:rFonts w:ascii="Times New Roman" w:hAnsi="Times New Roman" w:cs="Times New Roman"/>
            <w:i w:val="0"/>
            <w:noProof/>
            <w:sz w:val="24"/>
            <w:szCs w:val="24"/>
          </w:rPr>
          <w:t>2.1.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DM Calculation Ste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29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18</w:t>
        </w:r>
        <w:r w:rsidR="00CB2890" w:rsidRPr="00CB2890">
          <w:rPr>
            <w:rFonts w:ascii="Times New Roman" w:hAnsi="Times New Roman" w:cs="Times New Roman"/>
            <w:i w:val="0"/>
            <w:noProof/>
            <w:webHidden/>
            <w:sz w:val="24"/>
            <w:szCs w:val="24"/>
          </w:rPr>
          <w:fldChar w:fldCharType="end"/>
        </w:r>
      </w:hyperlink>
    </w:p>
    <w:p w14:paraId="288AB5F4" w14:textId="514FBA3D"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0" w:history="1">
        <w:r w:rsidR="00CB2890" w:rsidRPr="00CB2890">
          <w:rPr>
            <w:rStyle w:val="Hyperlink"/>
            <w:rFonts w:ascii="Times New Roman" w:hAnsi="Times New Roman" w:cs="Times New Roman"/>
            <w:noProof/>
            <w:sz w:val="24"/>
            <w:szCs w:val="24"/>
          </w:rPr>
          <w:t>2.1.6.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Mass Propertie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0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19</w:t>
        </w:r>
        <w:r w:rsidR="00CB2890" w:rsidRPr="00CB2890">
          <w:rPr>
            <w:rFonts w:ascii="Times New Roman" w:hAnsi="Times New Roman" w:cs="Times New Roman"/>
            <w:noProof/>
            <w:webHidden/>
            <w:sz w:val="24"/>
            <w:szCs w:val="24"/>
          </w:rPr>
          <w:fldChar w:fldCharType="end"/>
        </w:r>
      </w:hyperlink>
    </w:p>
    <w:p w14:paraId="6C732568" w14:textId="204ADEA7"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1" w:history="1">
        <w:r w:rsidR="00CB2890" w:rsidRPr="00CB2890">
          <w:rPr>
            <w:rStyle w:val="Hyperlink"/>
            <w:rFonts w:ascii="Times New Roman" w:hAnsi="Times New Roman" w:cs="Times New Roman"/>
            <w:noProof/>
            <w:sz w:val="24"/>
            <w:szCs w:val="24"/>
          </w:rPr>
          <w:t>2.1.6.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orce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1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0</w:t>
        </w:r>
        <w:r w:rsidR="00CB2890" w:rsidRPr="00CB2890">
          <w:rPr>
            <w:rFonts w:ascii="Times New Roman" w:hAnsi="Times New Roman" w:cs="Times New Roman"/>
            <w:noProof/>
            <w:webHidden/>
            <w:sz w:val="24"/>
            <w:szCs w:val="24"/>
          </w:rPr>
          <w:fldChar w:fldCharType="end"/>
        </w:r>
      </w:hyperlink>
    </w:p>
    <w:p w14:paraId="186F09D5" w14:textId="57956CC9"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02" w:history="1">
        <w:r w:rsidR="00CB2890" w:rsidRPr="00CB2890">
          <w:rPr>
            <w:rStyle w:val="Hyperlink"/>
            <w:rFonts w:ascii="Times New Roman" w:hAnsi="Times New Roman" w:cs="Times New Roman"/>
            <w:noProof/>
            <w:sz w:val="24"/>
            <w:szCs w:val="24"/>
          </w:rPr>
          <w:t>2.1.6.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Equations of Motion</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2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1</w:t>
        </w:r>
        <w:r w:rsidR="00CB2890" w:rsidRPr="00CB2890">
          <w:rPr>
            <w:rFonts w:ascii="Times New Roman" w:hAnsi="Times New Roman" w:cs="Times New Roman"/>
            <w:noProof/>
            <w:webHidden/>
            <w:sz w:val="24"/>
            <w:szCs w:val="24"/>
          </w:rPr>
          <w:fldChar w:fldCharType="end"/>
        </w:r>
      </w:hyperlink>
    </w:p>
    <w:p w14:paraId="76D8FE60" w14:textId="16D1A760" w:rsidR="00CB2890" w:rsidRPr="00CB2890" w:rsidRDefault="002173EE" w:rsidP="00CB289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474303" w:history="1">
        <w:r w:rsidR="00CB2890" w:rsidRPr="00CB2890">
          <w:rPr>
            <w:rStyle w:val="Hyperlink"/>
            <w:rFonts w:ascii="Times New Roman" w:hAnsi="Times New Roman" w:cs="Times New Roman"/>
            <w:noProof/>
            <w:sz w:val="24"/>
            <w:szCs w:val="24"/>
          </w:rPr>
          <w:t>2.1.6.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Simulation Loop Methods</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03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23</w:t>
        </w:r>
        <w:r w:rsidR="00CB2890" w:rsidRPr="00CB2890">
          <w:rPr>
            <w:rFonts w:ascii="Times New Roman" w:hAnsi="Times New Roman" w:cs="Times New Roman"/>
            <w:noProof/>
            <w:webHidden/>
            <w:sz w:val="24"/>
            <w:szCs w:val="24"/>
          </w:rPr>
          <w:fldChar w:fldCharType="end"/>
        </w:r>
      </w:hyperlink>
    </w:p>
    <w:p w14:paraId="7DA3AC72" w14:textId="4312B1AC"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4" w:history="1">
        <w:r w:rsidR="00CB2890" w:rsidRPr="00CB2890">
          <w:rPr>
            <w:rStyle w:val="Hyperlink"/>
            <w:rFonts w:ascii="Times New Roman" w:hAnsi="Times New Roman" w:cs="Times New Roman"/>
            <w:i w:val="0"/>
            <w:noProof/>
            <w:sz w:val="24"/>
            <w:szCs w:val="24"/>
          </w:rPr>
          <w:t>2.1.7</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Fidelity</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4</w:t>
        </w:r>
        <w:r w:rsidR="00CB2890" w:rsidRPr="00CB2890">
          <w:rPr>
            <w:rFonts w:ascii="Times New Roman" w:hAnsi="Times New Roman" w:cs="Times New Roman"/>
            <w:i w:val="0"/>
            <w:noProof/>
            <w:webHidden/>
            <w:sz w:val="24"/>
            <w:szCs w:val="24"/>
          </w:rPr>
          <w:fldChar w:fldCharType="end"/>
        </w:r>
      </w:hyperlink>
    </w:p>
    <w:p w14:paraId="0B1B901F" w14:textId="203B2E6D"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05" w:history="1">
        <w:r w:rsidR="00CB2890" w:rsidRPr="00CB2890">
          <w:rPr>
            <w:rStyle w:val="Hyperlink"/>
            <w:rFonts w:ascii="Times New Roman" w:eastAsiaTheme="minorHAnsi" w:hAnsi="Times New Roman" w:cs="Times New Roman"/>
            <w:smallCaps w:val="0"/>
            <w:noProof/>
            <w:sz w:val="24"/>
            <w:szCs w:val="24"/>
          </w:rPr>
          <w:t>2.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eastAsiaTheme="minorHAnsi" w:hAnsi="Times New Roman" w:cs="Times New Roman"/>
            <w:smallCaps w:val="0"/>
            <w:noProof/>
            <w:sz w:val="24"/>
            <w:szCs w:val="24"/>
          </w:rPr>
          <w:t>Entity-Component-System</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0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24</w:t>
        </w:r>
        <w:r w:rsidR="00CB2890" w:rsidRPr="00CB2890">
          <w:rPr>
            <w:rFonts w:ascii="Times New Roman" w:hAnsi="Times New Roman" w:cs="Times New Roman"/>
            <w:smallCaps w:val="0"/>
            <w:noProof/>
            <w:webHidden/>
            <w:sz w:val="24"/>
            <w:szCs w:val="24"/>
          </w:rPr>
          <w:fldChar w:fldCharType="end"/>
        </w:r>
      </w:hyperlink>
    </w:p>
    <w:p w14:paraId="3B74AEBB" w14:textId="272B9A34"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6" w:history="1">
        <w:r w:rsidR="00CB2890" w:rsidRPr="00CB2890">
          <w:rPr>
            <w:rStyle w:val="Hyperlink"/>
            <w:rFonts w:ascii="Times New Roman" w:hAnsi="Times New Roman" w:cs="Times New Roman"/>
            <w:i w:val="0"/>
            <w:noProof/>
            <w:sz w:val="24"/>
            <w:szCs w:val="24"/>
          </w:rPr>
          <w:t>2.2.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Object-Oriented Probl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5</w:t>
        </w:r>
        <w:r w:rsidR="00CB2890" w:rsidRPr="00CB2890">
          <w:rPr>
            <w:rFonts w:ascii="Times New Roman" w:hAnsi="Times New Roman" w:cs="Times New Roman"/>
            <w:i w:val="0"/>
            <w:noProof/>
            <w:webHidden/>
            <w:sz w:val="24"/>
            <w:szCs w:val="24"/>
          </w:rPr>
          <w:fldChar w:fldCharType="end"/>
        </w:r>
      </w:hyperlink>
    </w:p>
    <w:p w14:paraId="066021FD" w14:textId="047C75BA"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7" w:history="1">
        <w:r w:rsidR="00CB2890" w:rsidRPr="00CB2890">
          <w:rPr>
            <w:rStyle w:val="Hyperlink"/>
            <w:rFonts w:ascii="Times New Roman" w:hAnsi="Times New Roman" w:cs="Times New Roman"/>
            <w:i w:val="0"/>
            <w:noProof/>
            <w:sz w:val="24"/>
            <w:szCs w:val="24"/>
          </w:rPr>
          <w:t>2.2.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ECS Explained</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6</w:t>
        </w:r>
        <w:r w:rsidR="00CB2890" w:rsidRPr="00CB2890">
          <w:rPr>
            <w:rFonts w:ascii="Times New Roman" w:hAnsi="Times New Roman" w:cs="Times New Roman"/>
            <w:i w:val="0"/>
            <w:noProof/>
            <w:webHidden/>
            <w:sz w:val="24"/>
            <w:szCs w:val="24"/>
          </w:rPr>
          <w:fldChar w:fldCharType="end"/>
        </w:r>
      </w:hyperlink>
    </w:p>
    <w:p w14:paraId="3104A986" w14:textId="4AE69580"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8" w:history="1">
        <w:r w:rsidR="00CB2890" w:rsidRPr="00CB2890">
          <w:rPr>
            <w:rStyle w:val="Hyperlink"/>
            <w:rFonts w:ascii="Times New Roman" w:hAnsi="Times New Roman" w:cs="Times New Roman"/>
            <w:i w:val="0"/>
            <w:noProof/>
            <w:sz w:val="24"/>
            <w:szCs w:val="24"/>
          </w:rPr>
          <w:t>2.2.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PECS Framewor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28</w:t>
        </w:r>
        <w:r w:rsidR="00CB2890" w:rsidRPr="00CB2890">
          <w:rPr>
            <w:rFonts w:ascii="Times New Roman" w:hAnsi="Times New Roman" w:cs="Times New Roman"/>
            <w:i w:val="0"/>
            <w:noProof/>
            <w:webHidden/>
            <w:sz w:val="24"/>
            <w:szCs w:val="24"/>
          </w:rPr>
          <w:fldChar w:fldCharType="end"/>
        </w:r>
      </w:hyperlink>
    </w:p>
    <w:p w14:paraId="1AE83F84" w14:textId="0714A7D4"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09" w:history="1">
        <w:r w:rsidR="00CB2890" w:rsidRPr="00CB2890">
          <w:rPr>
            <w:rStyle w:val="Hyperlink"/>
            <w:rFonts w:ascii="Times New Roman" w:hAnsi="Times New Roman" w:cs="Times New Roman"/>
            <w:i w:val="0"/>
            <w:noProof/>
            <w:sz w:val="24"/>
            <w:szCs w:val="24"/>
          </w:rPr>
          <w:t>2.2.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ECS Overa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0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0</w:t>
        </w:r>
        <w:r w:rsidR="00CB2890" w:rsidRPr="00CB2890">
          <w:rPr>
            <w:rFonts w:ascii="Times New Roman" w:hAnsi="Times New Roman" w:cs="Times New Roman"/>
            <w:i w:val="0"/>
            <w:noProof/>
            <w:webHidden/>
            <w:sz w:val="24"/>
            <w:szCs w:val="24"/>
          </w:rPr>
          <w:fldChar w:fldCharType="end"/>
        </w:r>
      </w:hyperlink>
    </w:p>
    <w:p w14:paraId="5AD96984" w14:textId="641AA09D"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0" w:history="1">
        <w:r w:rsidR="00CB2890" w:rsidRPr="00CB2890">
          <w:rPr>
            <w:rStyle w:val="Hyperlink"/>
            <w:rFonts w:ascii="Times New Roman" w:hAnsi="Times New Roman" w:cs="Times New Roman"/>
            <w:smallCaps w:val="0"/>
            <w:noProof/>
            <w:sz w:val="24"/>
            <w:szCs w:val="24"/>
          </w:rPr>
          <w:t>2.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u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0</w:t>
        </w:r>
        <w:r w:rsidR="00CB2890" w:rsidRPr="00CB2890">
          <w:rPr>
            <w:rFonts w:ascii="Times New Roman" w:hAnsi="Times New Roman" w:cs="Times New Roman"/>
            <w:smallCaps w:val="0"/>
            <w:noProof/>
            <w:webHidden/>
            <w:sz w:val="24"/>
            <w:szCs w:val="24"/>
          </w:rPr>
          <w:fldChar w:fldCharType="end"/>
        </w:r>
      </w:hyperlink>
    </w:p>
    <w:p w14:paraId="61B1E07E" w14:textId="43042BAC"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1" w:history="1">
        <w:r w:rsidR="00CB2890" w:rsidRPr="00CB2890">
          <w:rPr>
            <w:rStyle w:val="Hyperlink"/>
            <w:rFonts w:ascii="Times New Roman" w:hAnsi="Times New Roman" w:cs="Times New Roman"/>
            <w:i w:val="0"/>
            <w:noProof/>
            <w:sz w:val="24"/>
            <w:szCs w:val="24"/>
          </w:rPr>
          <w:t>2.3.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afe Rust and Unsafe Rus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1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1</w:t>
        </w:r>
        <w:r w:rsidR="00CB2890" w:rsidRPr="00CB2890">
          <w:rPr>
            <w:rFonts w:ascii="Times New Roman" w:hAnsi="Times New Roman" w:cs="Times New Roman"/>
            <w:i w:val="0"/>
            <w:noProof/>
            <w:webHidden/>
            <w:sz w:val="24"/>
            <w:szCs w:val="24"/>
          </w:rPr>
          <w:fldChar w:fldCharType="end"/>
        </w:r>
      </w:hyperlink>
    </w:p>
    <w:p w14:paraId="7FFE1F0E" w14:textId="6EE75DC5"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2" w:history="1">
        <w:r w:rsidR="00CB2890" w:rsidRPr="00CB2890">
          <w:rPr>
            <w:rStyle w:val="Hyperlink"/>
            <w:rFonts w:ascii="Times New Roman" w:hAnsi="Times New Roman" w:cs="Times New Roman"/>
            <w:i w:val="0"/>
            <w:noProof/>
            <w:sz w:val="24"/>
            <w:szCs w:val="24"/>
          </w:rPr>
          <w:t>2.3.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Ownership</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2</w:t>
        </w:r>
        <w:r w:rsidR="00CB2890" w:rsidRPr="00CB2890">
          <w:rPr>
            <w:rFonts w:ascii="Times New Roman" w:hAnsi="Times New Roman" w:cs="Times New Roman"/>
            <w:i w:val="0"/>
            <w:noProof/>
            <w:webHidden/>
            <w:sz w:val="24"/>
            <w:szCs w:val="24"/>
          </w:rPr>
          <w:fldChar w:fldCharType="end"/>
        </w:r>
      </w:hyperlink>
    </w:p>
    <w:p w14:paraId="52FA61C2" w14:textId="55D4E676"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3" w:history="1">
        <w:r w:rsidR="00CB2890" w:rsidRPr="00CB2890">
          <w:rPr>
            <w:rStyle w:val="Hyperlink"/>
            <w:rFonts w:ascii="Times New Roman" w:hAnsi="Times New Roman" w:cs="Times New Roman"/>
            <w:i w:val="0"/>
            <w:noProof/>
            <w:sz w:val="24"/>
            <w:szCs w:val="24"/>
          </w:rPr>
          <w:t>2.3.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Borrow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3</w:t>
        </w:r>
        <w:r w:rsidR="00CB2890" w:rsidRPr="00CB2890">
          <w:rPr>
            <w:rFonts w:ascii="Times New Roman" w:hAnsi="Times New Roman" w:cs="Times New Roman"/>
            <w:i w:val="0"/>
            <w:noProof/>
            <w:webHidden/>
            <w:sz w:val="24"/>
            <w:szCs w:val="24"/>
          </w:rPr>
          <w:fldChar w:fldCharType="end"/>
        </w:r>
      </w:hyperlink>
    </w:p>
    <w:p w14:paraId="6A852B1D" w14:textId="34C89FBF"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4" w:history="1">
        <w:r w:rsidR="00CB2890" w:rsidRPr="00CB2890">
          <w:rPr>
            <w:rStyle w:val="Hyperlink"/>
            <w:rFonts w:ascii="Times New Roman" w:hAnsi="Times New Roman" w:cs="Times New Roman"/>
            <w:i w:val="0"/>
            <w:noProof/>
            <w:sz w:val="24"/>
            <w:szCs w:val="24"/>
          </w:rPr>
          <w:t>2.3.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Lifetim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3</w:t>
        </w:r>
        <w:r w:rsidR="00CB2890" w:rsidRPr="00CB2890">
          <w:rPr>
            <w:rFonts w:ascii="Times New Roman" w:hAnsi="Times New Roman" w:cs="Times New Roman"/>
            <w:i w:val="0"/>
            <w:noProof/>
            <w:webHidden/>
            <w:sz w:val="24"/>
            <w:szCs w:val="24"/>
          </w:rPr>
          <w:fldChar w:fldCharType="end"/>
        </w:r>
      </w:hyperlink>
    </w:p>
    <w:p w14:paraId="11D3D6FF" w14:textId="6B65BC1A"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5" w:history="1">
        <w:r w:rsidR="00CB2890" w:rsidRPr="00CB2890">
          <w:rPr>
            <w:rStyle w:val="Hyperlink"/>
            <w:rFonts w:ascii="Times New Roman" w:hAnsi="Times New Roman" w:cs="Times New Roman"/>
            <w:i w:val="0"/>
            <w:noProof/>
            <w:sz w:val="24"/>
            <w:szCs w:val="24"/>
          </w:rPr>
          <w:t>2.3.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4</w:t>
        </w:r>
        <w:r w:rsidR="00CB2890" w:rsidRPr="00CB2890">
          <w:rPr>
            <w:rFonts w:ascii="Times New Roman" w:hAnsi="Times New Roman" w:cs="Times New Roman"/>
            <w:i w:val="0"/>
            <w:noProof/>
            <w:webHidden/>
            <w:sz w:val="24"/>
            <w:szCs w:val="24"/>
          </w:rPr>
          <w:fldChar w:fldCharType="end"/>
        </w:r>
      </w:hyperlink>
    </w:p>
    <w:p w14:paraId="06EBB7DA" w14:textId="6B6A5E5C"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6" w:history="1">
        <w:r w:rsidR="00CB2890" w:rsidRPr="00CB2890">
          <w:rPr>
            <w:rStyle w:val="Hyperlink"/>
            <w:rFonts w:ascii="Times New Roman" w:hAnsi="Times New Roman" w:cs="Times New Roman"/>
            <w:i w:val="0"/>
            <w:noProof/>
            <w:sz w:val="24"/>
            <w:szCs w:val="24"/>
          </w:rPr>
          <w:t>2.3.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rat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5</w:t>
        </w:r>
        <w:r w:rsidR="00CB2890" w:rsidRPr="00CB2890">
          <w:rPr>
            <w:rFonts w:ascii="Times New Roman" w:hAnsi="Times New Roman" w:cs="Times New Roman"/>
            <w:i w:val="0"/>
            <w:noProof/>
            <w:webHidden/>
            <w:sz w:val="24"/>
            <w:szCs w:val="24"/>
          </w:rPr>
          <w:fldChar w:fldCharType="end"/>
        </w:r>
      </w:hyperlink>
    </w:p>
    <w:p w14:paraId="1BF8D70D" w14:textId="1C32329A"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17" w:history="1">
        <w:r w:rsidR="00CB2890" w:rsidRPr="00CB2890">
          <w:rPr>
            <w:rStyle w:val="Hyperlink"/>
            <w:rFonts w:ascii="Times New Roman" w:hAnsi="Times New Roman" w:cs="Times New Roman"/>
            <w:i w:val="0"/>
            <w:noProof/>
            <w:sz w:val="24"/>
            <w:szCs w:val="24"/>
          </w:rPr>
          <w:t>2.3.7</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ust Overa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1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35</w:t>
        </w:r>
        <w:r w:rsidR="00CB2890" w:rsidRPr="00CB2890">
          <w:rPr>
            <w:rFonts w:ascii="Times New Roman" w:hAnsi="Times New Roman" w:cs="Times New Roman"/>
            <w:i w:val="0"/>
            <w:noProof/>
            <w:webHidden/>
            <w:sz w:val="24"/>
            <w:szCs w:val="24"/>
          </w:rPr>
          <w:fldChar w:fldCharType="end"/>
        </w:r>
      </w:hyperlink>
    </w:p>
    <w:p w14:paraId="345ED1AF" w14:textId="3EE5C8AA"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8" w:history="1">
        <w:r w:rsidR="00CB2890" w:rsidRPr="00CB2890">
          <w:rPr>
            <w:rStyle w:val="Hyperlink"/>
            <w:rFonts w:ascii="Times New Roman" w:hAnsi="Times New Roman" w:cs="Times New Roman"/>
            <w:smallCaps w:val="0"/>
            <w:noProof/>
            <w:sz w:val="24"/>
            <w:szCs w:val="24"/>
          </w:rPr>
          <w:t>2.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lightGear</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6</w:t>
        </w:r>
        <w:r w:rsidR="00CB2890" w:rsidRPr="00CB2890">
          <w:rPr>
            <w:rFonts w:ascii="Times New Roman" w:hAnsi="Times New Roman" w:cs="Times New Roman"/>
            <w:smallCaps w:val="0"/>
            <w:noProof/>
            <w:webHidden/>
            <w:sz w:val="24"/>
            <w:szCs w:val="24"/>
          </w:rPr>
          <w:fldChar w:fldCharType="end"/>
        </w:r>
      </w:hyperlink>
    </w:p>
    <w:p w14:paraId="349EF6C0" w14:textId="4E637A7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19" w:history="1">
        <w:r w:rsidR="00CB2890" w:rsidRPr="00CB2890">
          <w:rPr>
            <w:rStyle w:val="Hyperlink"/>
            <w:rFonts w:ascii="Times New Roman" w:hAnsi="Times New Roman" w:cs="Times New Roman"/>
            <w:smallCaps w:val="0"/>
            <w:noProof/>
            <w:sz w:val="24"/>
            <w:szCs w:val="24"/>
          </w:rPr>
          <w:t>2.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Networking And Ru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1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7</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516CE4DD" w14:textId="155FD157"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20" w:history="1">
        <w:r w:rsidR="00CB2890" w:rsidRPr="00CB2890">
          <w:rPr>
            <w:rStyle w:val="Hyperlink"/>
            <w:rFonts w:ascii="Times New Roman" w:hAnsi="Times New Roman" w:cs="Times New Roman"/>
            <w:b w:val="0"/>
            <w:caps w:val="0"/>
            <w:noProof/>
            <w:sz w:val="24"/>
            <w:szCs w:val="24"/>
          </w:rPr>
          <w:t>III.</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Methodology</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2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39</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5994C634" w14:textId="7047174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1" w:history="1">
        <w:r w:rsidR="00CB2890" w:rsidRPr="00CB2890">
          <w:rPr>
            <w:rStyle w:val="Hyperlink"/>
            <w:rFonts w:ascii="Times New Roman" w:hAnsi="Times New Roman" w:cs="Times New Roman"/>
            <w:smallCaps w:val="0"/>
            <w:noProof/>
            <w:sz w:val="24"/>
            <w:szCs w:val="24"/>
          </w:rPr>
          <w:t>3.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uilding the Flight Dynamics Model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39</w:t>
        </w:r>
        <w:r w:rsidR="00CB2890" w:rsidRPr="00CB2890">
          <w:rPr>
            <w:rFonts w:ascii="Times New Roman" w:hAnsi="Times New Roman" w:cs="Times New Roman"/>
            <w:smallCaps w:val="0"/>
            <w:noProof/>
            <w:webHidden/>
            <w:sz w:val="24"/>
            <w:szCs w:val="24"/>
          </w:rPr>
          <w:fldChar w:fldCharType="end"/>
        </w:r>
      </w:hyperlink>
    </w:p>
    <w:p w14:paraId="3B84A384" w14:textId="4A458EE7"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2" w:history="1">
        <w:r w:rsidR="00CB2890" w:rsidRPr="00CB2890">
          <w:rPr>
            <w:rStyle w:val="Hyperlink"/>
            <w:rFonts w:ascii="Times New Roman" w:hAnsi="Times New Roman" w:cs="Times New Roman"/>
            <w:smallCaps w:val="0"/>
            <w:noProof/>
            <w:sz w:val="24"/>
            <w:szCs w:val="24"/>
          </w:rPr>
          <w:t>3.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light Dynamics Model</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2</w:t>
        </w:r>
        <w:r w:rsidR="00CB2890" w:rsidRPr="00CB2890">
          <w:rPr>
            <w:rFonts w:ascii="Times New Roman" w:hAnsi="Times New Roman" w:cs="Times New Roman"/>
            <w:smallCaps w:val="0"/>
            <w:noProof/>
            <w:webHidden/>
            <w:sz w:val="24"/>
            <w:szCs w:val="24"/>
          </w:rPr>
          <w:fldChar w:fldCharType="end"/>
        </w:r>
      </w:hyperlink>
    </w:p>
    <w:p w14:paraId="6A81C4A2" w14:textId="5560A40C"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3" w:history="1">
        <w:r w:rsidR="00CB2890" w:rsidRPr="00CB2890">
          <w:rPr>
            <w:rStyle w:val="Hyperlink"/>
            <w:rFonts w:ascii="Times New Roman" w:hAnsi="Times New Roman" w:cs="Times New Roman"/>
            <w:i w:val="0"/>
            <w:noProof/>
            <w:sz w:val="24"/>
            <w:szCs w:val="24"/>
          </w:rPr>
          <w:t>3.2.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0F617836" w14:textId="1C9DB54E"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4" w:history="1">
        <w:r w:rsidR="00CB2890" w:rsidRPr="00CB2890">
          <w:rPr>
            <w:rStyle w:val="Hyperlink"/>
            <w:rFonts w:ascii="Times New Roman" w:hAnsi="Times New Roman" w:cs="Times New Roman"/>
            <w:i w:val="0"/>
            <w:noProof/>
            <w:sz w:val="24"/>
            <w:szCs w:val="24"/>
          </w:rPr>
          <w:t>3.2.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294D5EAD" w14:textId="18F2B4C1"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5" w:history="1">
        <w:r w:rsidR="00CB2890" w:rsidRPr="00CB2890">
          <w:rPr>
            <w:rStyle w:val="Hyperlink"/>
            <w:rFonts w:ascii="Times New Roman" w:hAnsi="Times New Roman" w:cs="Times New Roman"/>
            <w:i w:val="0"/>
            <w:noProof/>
            <w:sz w:val="24"/>
            <w:szCs w:val="24"/>
          </w:rPr>
          <w:t>3.2.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4</w:t>
        </w:r>
        <w:r w:rsidR="00CB2890" w:rsidRPr="00CB2890">
          <w:rPr>
            <w:rFonts w:ascii="Times New Roman" w:hAnsi="Times New Roman" w:cs="Times New Roman"/>
            <w:i w:val="0"/>
            <w:noProof/>
            <w:webHidden/>
            <w:sz w:val="24"/>
            <w:szCs w:val="24"/>
          </w:rPr>
          <w:fldChar w:fldCharType="end"/>
        </w:r>
      </w:hyperlink>
    </w:p>
    <w:p w14:paraId="1835C906" w14:textId="4E9CACF6"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26" w:history="1">
        <w:r w:rsidR="00CB2890" w:rsidRPr="00CB2890">
          <w:rPr>
            <w:rStyle w:val="Hyperlink"/>
            <w:rFonts w:ascii="Times New Roman" w:hAnsi="Times New Roman" w:cs="Times New Roman"/>
            <w:smallCaps w:val="0"/>
            <w:noProof/>
            <w:sz w:val="24"/>
            <w:szCs w:val="24"/>
          </w:rPr>
          <w:t>3.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light Dynamics Model</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2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6</w:t>
        </w:r>
        <w:r w:rsidR="00CB2890" w:rsidRPr="00CB2890">
          <w:rPr>
            <w:rFonts w:ascii="Times New Roman" w:hAnsi="Times New Roman" w:cs="Times New Roman"/>
            <w:smallCaps w:val="0"/>
            <w:noProof/>
            <w:webHidden/>
            <w:sz w:val="24"/>
            <w:szCs w:val="24"/>
          </w:rPr>
          <w:fldChar w:fldCharType="end"/>
        </w:r>
      </w:hyperlink>
    </w:p>
    <w:p w14:paraId="626DAB2B" w14:textId="47B37C17"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7" w:history="1">
        <w:r w:rsidR="00CB2890" w:rsidRPr="00CB2890">
          <w:rPr>
            <w:rStyle w:val="Hyperlink"/>
            <w:rFonts w:ascii="Times New Roman" w:hAnsi="Times New Roman" w:cs="Times New Roman"/>
            <w:i w:val="0"/>
            <w:noProof/>
            <w:sz w:val="24"/>
            <w:szCs w:val="24"/>
          </w:rPr>
          <w:t>3.3.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7</w:t>
        </w:r>
        <w:r w:rsidR="00CB2890" w:rsidRPr="00CB2890">
          <w:rPr>
            <w:rFonts w:ascii="Times New Roman" w:hAnsi="Times New Roman" w:cs="Times New Roman"/>
            <w:i w:val="0"/>
            <w:noProof/>
            <w:webHidden/>
            <w:sz w:val="24"/>
            <w:szCs w:val="24"/>
          </w:rPr>
          <w:fldChar w:fldCharType="end"/>
        </w:r>
      </w:hyperlink>
    </w:p>
    <w:p w14:paraId="244C6F1C" w14:textId="10879B21"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8" w:history="1">
        <w:r w:rsidR="00CB2890" w:rsidRPr="00CB2890">
          <w:rPr>
            <w:rStyle w:val="Hyperlink"/>
            <w:rFonts w:ascii="Times New Roman" w:hAnsi="Times New Roman" w:cs="Times New Roman"/>
            <w:i w:val="0"/>
            <w:noProof/>
            <w:sz w:val="24"/>
            <w:szCs w:val="24"/>
          </w:rPr>
          <w:t>3.3.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7</w:t>
        </w:r>
        <w:r w:rsidR="00CB2890" w:rsidRPr="00CB2890">
          <w:rPr>
            <w:rFonts w:ascii="Times New Roman" w:hAnsi="Times New Roman" w:cs="Times New Roman"/>
            <w:i w:val="0"/>
            <w:noProof/>
            <w:webHidden/>
            <w:sz w:val="24"/>
            <w:szCs w:val="24"/>
          </w:rPr>
          <w:fldChar w:fldCharType="end"/>
        </w:r>
      </w:hyperlink>
    </w:p>
    <w:p w14:paraId="234F3A86" w14:textId="0D1B3AC2"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29" w:history="1">
        <w:r w:rsidR="00CB2890" w:rsidRPr="00CB2890">
          <w:rPr>
            <w:rStyle w:val="Hyperlink"/>
            <w:rFonts w:ascii="Times New Roman" w:hAnsi="Times New Roman" w:cs="Times New Roman"/>
            <w:i w:val="0"/>
            <w:noProof/>
            <w:sz w:val="24"/>
            <w:szCs w:val="24"/>
          </w:rPr>
          <w:t>3.3.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2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48</w:t>
        </w:r>
        <w:r w:rsidR="00CB2890" w:rsidRPr="00CB2890">
          <w:rPr>
            <w:rFonts w:ascii="Times New Roman" w:hAnsi="Times New Roman" w:cs="Times New Roman"/>
            <w:i w:val="0"/>
            <w:noProof/>
            <w:webHidden/>
            <w:sz w:val="24"/>
            <w:szCs w:val="24"/>
          </w:rPr>
          <w:fldChar w:fldCharType="end"/>
        </w:r>
      </w:hyperlink>
    </w:p>
    <w:p w14:paraId="3184E6BF" w14:textId="59D4226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0" w:history="1">
        <w:r w:rsidR="00CB2890" w:rsidRPr="00CB2890">
          <w:rPr>
            <w:rStyle w:val="Hyperlink"/>
            <w:rFonts w:ascii="Times New Roman" w:hAnsi="Times New Roman" w:cs="Times New Roman"/>
            <w:smallCaps w:val="0"/>
            <w:noProof/>
            <w:sz w:val="24"/>
            <w:szCs w:val="24"/>
          </w:rPr>
          <w:t>3.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3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49</w:t>
        </w:r>
        <w:r w:rsidR="00CB2890" w:rsidRPr="00CB2890">
          <w:rPr>
            <w:rFonts w:ascii="Times New Roman" w:hAnsi="Times New Roman" w:cs="Times New Roman"/>
            <w:smallCaps w:val="0"/>
            <w:noProof/>
            <w:webHidden/>
            <w:sz w:val="24"/>
            <w:szCs w:val="24"/>
          </w:rPr>
          <w:fldChar w:fldCharType="end"/>
        </w:r>
      </w:hyperlink>
    </w:p>
    <w:p w14:paraId="5294EC7A" w14:textId="6C8105C0"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1" w:history="1">
        <w:r w:rsidR="00CB2890" w:rsidRPr="00CB2890">
          <w:rPr>
            <w:rStyle w:val="Hyperlink"/>
            <w:rFonts w:ascii="Times New Roman" w:hAnsi="Times New Roman" w:cs="Times New Roman"/>
            <w:i w:val="0"/>
            <w:noProof/>
            <w:sz w:val="24"/>
            <w:szCs w:val="24"/>
          </w:rPr>
          <w:t>3.4.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One (Angle of Attac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1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0</w:t>
        </w:r>
        <w:r w:rsidR="00CB2890" w:rsidRPr="00CB2890">
          <w:rPr>
            <w:rFonts w:ascii="Times New Roman" w:hAnsi="Times New Roman" w:cs="Times New Roman"/>
            <w:i w:val="0"/>
            <w:noProof/>
            <w:webHidden/>
            <w:sz w:val="24"/>
            <w:szCs w:val="24"/>
          </w:rPr>
          <w:fldChar w:fldCharType="end"/>
        </w:r>
      </w:hyperlink>
    </w:p>
    <w:p w14:paraId="3640DBEA" w14:textId="79020BAB"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2" w:history="1">
        <w:r w:rsidR="00CB2890" w:rsidRPr="00CB2890">
          <w:rPr>
            <w:rStyle w:val="Hyperlink"/>
            <w:rFonts w:ascii="Times New Roman" w:hAnsi="Times New Roman" w:cs="Times New Roman"/>
            <w:i w:val="0"/>
            <w:noProof/>
            <w:sz w:val="24"/>
            <w:szCs w:val="24"/>
          </w:rPr>
          <w:t>3.4.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wo (Bank)</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1</w:t>
        </w:r>
        <w:r w:rsidR="00CB2890" w:rsidRPr="00CB2890">
          <w:rPr>
            <w:rFonts w:ascii="Times New Roman" w:hAnsi="Times New Roman" w:cs="Times New Roman"/>
            <w:i w:val="0"/>
            <w:noProof/>
            <w:webHidden/>
            <w:sz w:val="24"/>
            <w:szCs w:val="24"/>
          </w:rPr>
          <w:fldChar w:fldCharType="end"/>
        </w:r>
      </w:hyperlink>
    </w:p>
    <w:p w14:paraId="71416072" w14:textId="1BF14813"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3" w:history="1">
        <w:r w:rsidR="00CB2890" w:rsidRPr="00CB2890">
          <w:rPr>
            <w:rStyle w:val="Hyperlink"/>
            <w:rFonts w:ascii="Times New Roman" w:hAnsi="Times New Roman" w:cs="Times New Roman"/>
            <w:i w:val="0"/>
            <w:noProof/>
            <w:sz w:val="24"/>
            <w:szCs w:val="24"/>
          </w:rPr>
          <w:t>3.4.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hree (Fla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1</w:t>
        </w:r>
        <w:r w:rsidR="00CB2890" w:rsidRPr="00CB2890">
          <w:rPr>
            <w:rFonts w:ascii="Times New Roman" w:hAnsi="Times New Roman" w:cs="Times New Roman"/>
            <w:i w:val="0"/>
            <w:noProof/>
            <w:webHidden/>
            <w:sz w:val="24"/>
            <w:szCs w:val="24"/>
          </w:rPr>
          <w:fldChar w:fldCharType="end"/>
        </w:r>
      </w:hyperlink>
    </w:p>
    <w:p w14:paraId="741DD758" w14:textId="38C07126"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34" w:history="1">
        <w:r w:rsidR="00CB2890" w:rsidRPr="00CB2890">
          <w:rPr>
            <w:rStyle w:val="Hyperlink"/>
            <w:rFonts w:ascii="Times New Roman" w:hAnsi="Times New Roman" w:cs="Times New Roman"/>
            <w:smallCaps w:val="0"/>
            <w:noProof/>
            <w:sz w:val="24"/>
            <w:szCs w:val="24"/>
          </w:rPr>
          <w:t>3.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3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1</w:t>
        </w:r>
        <w:r w:rsidR="00CB2890" w:rsidRPr="00CB2890">
          <w:rPr>
            <w:rFonts w:ascii="Times New Roman" w:hAnsi="Times New Roman" w:cs="Times New Roman"/>
            <w:smallCaps w:val="0"/>
            <w:noProof/>
            <w:webHidden/>
            <w:sz w:val="24"/>
            <w:szCs w:val="24"/>
          </w:rPr>
          <w:fldChar w:fldCharType="end"/>
        </w:r>
      </w:hyperlink>
    </w:p>
    <w:p w14:paraId="37DB3465" w14:textId="7537482D"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5" w:history="1">
        <w:r w:rsidR="00CB2890" w:rsidRPr="00CB2890">
          <w:rPr>
            <w:rStyle w:val="Hyperlink"/>
            <w:rFonts w:ascii="Times New Roman" w:hAnsi="Times New Roman" w:cs="Times New Roman"/>
            <w:i w:val="0"/>
            <w:noProof/>
            <w:sz w:val="24"/>
            <w:szCs w:val="24"/>
          </w:rPr>
          <w:t>3.5.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One (No Flight Contro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5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4</w:t>
        </w:r>
        <w:r w:rsidR="00CB2890" w:rsidRPr="00CB2890">
          <w:rPr>
            <w:rFonts w:ascii="Times New Roman" w:hAnsi="Times New Roman" w:cs="Times New Roman"/>
            <w:i w:val="0"/>
            <w:noProof/>
            <w:webHidden/>
            <w:sz w:val="24"/>
            <w:szCs w:val="24"/>
          </w:rPr>
          <w:fldChar w:fldCharType="end"/>
        </w:r>
      </w:hyperlink>
    </w:p>
    <w:p w14:paraId="6F75D00B" w14:textId="6EF42D8F"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6" w:history="1">
        <w:r w:rsidR="00CB2890" w:rsidRPr="00CB2890">
          <w:rPr>
            <w:rStyle w:val="Hyperlink"/>
            <w:rFonts w:ascii="Times New Roman" w:hAnsi="Times New Roman" w:cs="Times New Roman"/>
            <w:i w:val="0"/>
            <w:noProof/>
            <w:sz w:val="24"/>
            <w:szCs w:val="24"/>
          </w:rPr>
          <w:t>3.5.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wo (Roll)</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4</w:t>
        </w:r>
        <w:r w:rsidR="00CB2890" w:rsidRPr="00CB2890">
          <w:rPr>
            <w:rFonts w:ascii="Times New Roman" w:hAnsi="Times New Roman" w:cs="Times New Roman"/>
            <w:i w:val="0"/>
            <w:noProof/>
            <w:webHidden/>
            <w:sz w:val="24"/>
            <w:szCs w:val="24"/>
          </w:rPr>
          <w:fldChar w:fldCharType="end"/>
        </w:r>
      </w:hyperlink>
    </w:p>
    <w:p w14:paraId="15BB2F88" w14:textId="4A93FDB0"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7" w:history="1">
        <w:r w:rsidR="00CB2890" w:rsidRPr="00CB2890">
          <w:rPr>
            <w:rStyle w:val="Hyperlink"/>
            <w:rFonts w:ascii="Times New Roman" w:hAnsi="Times New Roman" w:cs="Times New Roman"/>
            <w:i w:val="0"/>
            <w:noProof/>
            <w:sz w:val="24"/>
            <w:szCs w:val="24"/>
          </w:rPr>
          <w:t>3.5.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Three (Pitch)</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5</w:t>
        </w:r>
        <w:r w:rsidR="00CB2890" w:rsidRPr="00CB2890">
          <w:rPr>
            <w:rFonts w:ascii="Times New Roman" w:hAnsi="Times New Roman" w:cs="Times New Roman"/>
            <w:i w:val="0"/>
            <w:noProof/>
            <w:webHidden/>
            <w:sz w:val="24"/>
            <w:szCs w:val="24"/>
          </w:rPr>
          <w:fldChar w:fldCharType="end"/>
        </w:r>
      </w:hyperlink>
    </w:p>
    <w:p w14:paraId="491B3FDC" w14:textId="3C3E4A84"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8" w:history="1">
        <w:r w:rsidR="00CB2890" w:rsidRPr="00CB2890">
          <w:rPr>
            <w:rStyle w:val="Hyperlink"/>
            <w:rFonts w:ascii="Times New Roman" w:hAnsi="Times New Roman" w:cs="Times New Roman"/>
            <w:i w:val="0"/>
            <w:noProof/>
            <w:sz w:val="24"/>
            <w:szCs w:val="24"/>
          </w:rPr>
          <w:t>3.5.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Four (Yaw)</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5</w:t>
        </w:r>
        <w:r w:rsidR="00CB2890" w:rsidRPr="00CB2890">
          <w:rPr>
            <w:rFonts w:ascii="Times New Roman" w:hAnsi="Times New Roman" w:cs="Times New Roman"/>
            <w:i w:val="0"/>
            <w:noProof/>
            <w:webHidden/>
            <w:sz w:val="24"/>
            <w:szCs w:val="24"/>
          </w:rPr>
          <w:fldChar w:fldCharType="end"/>
        </w:r>
      </w:hyperlink>
    </w:p>
    <w:p w14:paraId="356DB164" w14:textId="60E52F38"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39" w:history="1">
        <w:r w:rsidR="00CB2890" w:rsidRPr="00CB2890">
          <w:rPr>
            <w:rStyle w:val="Hyperlink"/>
            <w:rFonts w:ascii="Times New Roman" w:hAnsi="Times New Roman" w:cs="Times New Roman"/>
            <w:i w:val="0"/>
            <w:noProof/>
            <w:sz w:val="24"/>
            <w:szCs w:val="24"/>
          </w:rPr>
          <w:t>3.5.5</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Five (Flap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39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6</w:t>
        </w:r>
        <w:r w:rsidR="00CB2890" w:rsidRPr="00CB2890">
          <w:rPr>
            <w:rFonts w:ascii="Times New Roman" w:hAnsi="Times New Roman" w:cs="Times New Roman"/>
            <w:i w:val="0"/>
            <w:noProof/>
            <w:webHidden/>
            <w:sz w:val="24"/>
            <w:szCs w:val="24"/>
          </w:rPr>
          <w:fldChar w:fldCharType="end"/>
        </w:r>
      </w:hyperlink>
    </w:p>
    <w:p w14:paraId="4C3B1455" w14:textId="282C90C9"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0" w:history="1">
        <w:r w:rsidR="00CB2890" w:rsidRPr="00CB2890">
          <w:rPr>
            <w:rStyle w:val="Hyperlink"/>
            <w:rFonts w:ascii="Times New Roman" w:hAnsi="Times New Roman" w:cs="Times New Roman"/>
            <w:i w:val="0"/>
            <w:noProof/>
            <w:sz w:val="24"/>
            <w:szCs w:val="24"/>
          </w:rPr>
          <w:t>3.5.6</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Test Six (Everything)</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0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6</w:t>
        </w:r>
        <w:r w:rsidR="00CB2890" w:rsidRPr="00CB2890">
          <w:rPr>
            <w:rFonts w:ascii="Times New Roman" w:hAnsi="Times New Roman" w:cs="Times New Roman"/>
            <w:i w:val="0"/>
            <w:noProof/>
            <w:webHidden/>
            <w:sz w:val="24"/>
            <w:szCs w:val="24"/>
          </w:rPr>
          <w:fldChar w:fldCharType="end"/>
        </w:r>
      </w:hyperlink>
    </w:p>
    <w:p w14:paraId="1187D3E7" w14:textId="205913FF"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1" w:history="1">
        <w:r w:rsidR="00CB2890" w:rsidRPr="00CB2890">
          <w:rPr>
            <w:rStyle w:val="Hyperlink"/>
            <w:rFonts w:ascii="Times New Roman" w:hAnsi="Times New Roman" w:cs="Times New Roman"/>
            <w:smallCaps w:val="0"/>
            <w:noProof/>
            <w:sz w:val="24"/>
            <w:szCs w:val="24"/>
          </w:rPr>
          <w:t>3.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ustom Module Types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4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6</w:t>
        </w:r>
        <w:r w:rsidR="00CB2890" w:rsidRPr="00CB2890">
          <w:rPr>
            <w:rFonts w:ascii="Times New Roman" w:hAnsi="Times New Roman" w:cs="Times New Roman"/>
            <w:smallCaps w:val="0"/>
            <w:noProof/>
            <w:webHidden/>
            <w:sz w:val="24"/>
            <w:szCs w:val="24"/>
          </w:rPr>
          <w:fldChar w:fldCharType="end"/>
        </w:r>
      </w:hyperlink>
    </w:p>
    <w:p w14:paraId="22D90249" w14:textId="12C0CB0D"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2" w:history="1">
        <w:r w:rsidR="00CB2890" w:rsidRPr="00CB2890">
          <w:rPr>
            <w:rStyle w:val="Hyperlink"/>
            <w:rFonts w:ascii="Times New Roman" w:hAnsi="Times New Roman" w:cs="Times New Roman"/>
            <w:i w:val="0"/>
            <w:noProof/>
            <w:sz w:val="24"/>
            <w:szCs w:val="24"/>
          </w:rPr>
          <w:t>3.6.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Vector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7</w:t>
        </w:r>
        <w:r w:rsidR="00CB2890" w:rsidRPr="00CB2890">
          <w:rPr>
            <w:rFonts w:ascii="Times New Roman" w:hAnsi="Times New Roman" w:cs="Times New Roman"/>
            <w:i w:val="0"/>
            <w:noProof/>
            <w:webHidden/>
            <w:sz w:val="24"/>
            <w:szCs w:val="24"/>
          </w:rPr>
          <w:fldChar w:fldCharType="end"/>
        </w:r>
      </w:hyperlink>
    </w:p>
    <w:p w14:paraId="7A397B4A" w14:textId="65F18F7D"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3" w:history="1">
        <w:r w:rsidR="00CB2890" w:rsidRPr="00CB2890">
          <w:rPr>
            <w:rStyle w:val="Hyperlink"/>
            <w:rFonts w:ascii="Times New Roman" w:hAnsi="Times New Roman" w:cs="Times New Roman"/>
            <w:i w:val="0"/>
            <w:noProof/>
            <w:sz w:val="24"/>
            <w:szCs w:val="24"/>
          </w:rPr>
          <w:t>3.6.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Matrix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3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8</w:t>
        </w:r>
        <w:r w:rsidR="00CB2890" w:rsidRPr="00CB2890">
          <w:rPr>
            <w:rFonts w:ascii="Times New Roman" w:hAnsi="Times New Roman" w:cs="Times New Roman"/>
            <w:i w:val="0"/>
            <w:noProof/>
            <w:webHidden/>
            <w:sz w:val="24"/>
            <w:szCs w:val="24"/>
          </w:rPr>
          <w:fldChar w:fldCharType="end"/>
        </w:r>
      </w:hyperlink>
    </w:p>
    <w:p w14:paraId="0A3BBEBF" w14:textId="62B2CEFE"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4" w:history="1">
        <w:r w:rsidR="00CB2890" w:rsidRPr="00CB2890">
          <w:rPr>
            <w:rStyle w:val="Hyperlink"/>
            <w:rFonts w:ascii="Times New Roman" w:hAnsi="Times New Roman" w:cs="Times New Roman"/>
            <w:i w:val="0"/>
            <w:noProof/>
            <w:sz w:val="24"/>
            <w:szCs w:val="24"/>
          </w:rPr>
          <w:t>3.6.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Quaternion Tes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4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58</w:t>
        </w:r>
        <w:r w:rsidR="00CB2890" w:rsidRPr="00CB2890">
          <w:rPr>
            <w:rFonts w:ascii="Times New Roman" w:hAnsi="Times New Roman" w:cs="Times New Roman"/>
            <w:i w:val="0"/>
            <w:noProof/>
            <w:webHidden/>
            <w:sz w:val="24"/>
            <w:szCs w:val="24"/>
          </w:rPr>
          <w:fldChar w:fldCharType="end"/>
        </w:r>
      </w:hyperlink>
    </w:p>
    <w:p w14:paraId="3111586A" w14:textId="0A712894"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45" w:history="1">
        <w:r w:rsidR="00CB2890" w:rsidRPr="00CB2890">
          <w:rPr>
            <w:rStyle w:val="Hyperlink"/>
            <w:rFonts w:ascii="Times New Roman" w:hAnsi="Times New Roman" w:cs="Times New Roman"/>
            <w:smallCaps w:val="0"/>
            <w:noProof/>
            <w:sz w:val="24"/>
            <w:szCs w:val="24"/>
          </w:rPr>
          <w:t>3.7</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uilding the Flight Simulator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4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59</w:t>
        </w:r>
        <w:r w:rsidR="00CB2890" w:rsidRPr="00CB2890">
          <w:rPr>
            <w:rFonts w:ascii="Times New Roman" w:hAnsi="Times New Roman" w:cs="Times New Roman"/>
            <w:smallCaps w:val="0"/>
            <w:noProof/>
            <w:webHidden/>
            <w:sz w:val="24"/>
            <w:szCs w:val="24"/>
          </w:rPr>
          <w:fldChar w:fldCharType="end"/>
        </w:r>
      </w:hyperlink>
    </w:p>
    <w:p w14:paraId="0179A8BD" w14:textId="3238BDE6"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6" w:history="1">
        <w:r w:rsidR="00CB2890" w:rsidRPr="00CB2890">
          <w:rPr>
            <w:rStyle w:val="Hyperlink"/>
            <w:rFonts w:ascii="Times New Roman" w:hAnsi="Times New Roman" w:cs="Times New Roman"/>
            <w:i w:val="0"/>
            <w:noProof/>
            <w:sz w:val="24"/>
            <w:szCs w:val="24"/>
          </w:rPr>
          <w:t>3.7.1</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imulation Loop</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6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0</w:t>
        </w:r>
        <w:r w:rsidR="00CB2890" w:rsidRPr="00CB2890">
          <w:rPr>
            <w:rFonts w:ascii="Times New Roman" w:hAnsi="Times New Roman" w:cs="Times New Roman"/>
            <w:i w:val="0"/>
            <w:noProof/>
            <w:webHidden/>
            <w:sz w:val="24"/>
            <w:szCs w:val="24"/>
          </w:rPr>
          <w:fldChar w:fldCharType="end"/>
        </w:r>
      </w:hyperlink>
    </w:p>
    <w:p w14:paraId="334B000D" w14:textId="48E2C260"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7" w:history="1">
        <w:r w:rsidR="00CB2890" w:rsidRPr="00CB2890">
          <w:rPr>
            <w:rStyle w:val="Hyperlink"/>
            <w:rFonts w:ascii="Times New Roman" w:hAnsi="Times New Roman" w:cs="Times New Roman"/>
            <w:i w:val="0"/>
            <w:noProof/>
            <w:sz w:val="24"/>
            <w:szCs w:val="24"/>
          </w:rPr>
          <w:t>3.7.2</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Resource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7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1</w:t>
        </w:r>
        <w:r w:rsidR="00CB2890" w:rsidRPr="00CB2890">
          <w:rPr>
            <w:rFonts w:ascii="Times New Roman" w:hAnsi="Times New Roman" w:cs="Times New Roman"/>
            <w:i w:val="0"/>
            <w:noProof/>
            <w:webHidden/>
            <w:sz w:val="24"/>
            <w:szCs w:val="24"/>
          </w:rPr>
          <w:fldChar w:fldCharType="end"/>
        </w:r>
      </w:hyperlink>
    </w:p>
    <w:p w14:paraId="5F4DBEB3" w14:textId="5EAACE13"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48" w:history="1">
        <w:r w:rsidR="00CB2890" w:rsidRPr="00CB2890">
          <w:rPr>
            <w:rStyle w:val="Hyperlink"/>
            <w:rFonts w:ascii="Times New Roman" w:hAnsi="Times New Roman" w:cs="Times New Roman"/>
            <w:i w:val="0"/>
            <w:noProof/>
            <w:sz w:val="24"/>
            <w:szCs w:val="24"/>
          </w:rPr>
          <w:t>3.7.3</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Component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48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1</w:t>
        </w:r>
        <w:r w:rsidR="00CB2890" w:rsidRPr="00CB2890">
          <w:rPr>
            <w:rFonts w:ascii="Times New Roman" w:hAnsi="Times New Roman" w:cs="Times New Roman"/>
            <w:i w:val="0"/>
            <w:noProof/>
            <w:webHidden/>
            <w:sz w:val="24"/>
            <w:szCs w:val="24"/>
          </w:rPr>
          <w:fldChar w:fldCharType="end"/>
        </w:r>
      </w:hyperlink>
    </w:p>
    <w:p w14:paraId="4499C569" w14:textId="3F3AF1E7"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49" w:history="1">
        <w:r w:rsidR="00CB2890" w:rsidRPr="00CB2890">
          <w:rPr>
            <w:rStyle w:val="Hyperlink"/>
            <w:rFonts w:ascii="Times New Roman" w:hAnsi="Times New Roman" w:cs="Times New Roman"/>
            <w:noProof/>
            <w:sz w:val="24"/>
            <w:szCs w:val="24"/>
          </w:rPr>
          <w:t>3.7.3.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KeyboardState</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49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1</w:t>
        </w:r>
        <w:r w:rsidR="00CB2890" w:rsidRPr="00CB2890">
          <w:rPr>
            <w:rFonts w:ascii="Times New Roman" w:hAnsi="Times New Roman" w:cs="Times New Roman"/>
            <w:noProof/>
            <w:webHidden/>
            <w:sz w:val="24"/>
            <w:szCs w:val="24"/>
          </w:rPr>
          <w:fldChar w:fldCharType="end"/>
        </w:r>
      </w:hyperlink>
    </w:p>
    <w:p w14:paraId="5A373059" w14:textId="2021D4AF"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0" w:history="1">
        <w:r w:rsidR="00CB2890" w:rsidRPr="00CB2890">
          <w:rPr>
            <w:rStyle w:val="Hyperlink"/>
            <w:rFonts w:ascii="Times New Roman" w:hAnsi="Times New Roman" w:cs="Times New Roman"/>
            <w:noProof/>
            <w:sz w:val="24"/>
            <w:szCs w:val="24"/>
          </w:rPr>
          <w:t>3.7.3.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GNetFDM</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0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2</w:t>
        </w:r>
        <w:r w:rsidR="00CB2890" w:rsidRPr="00CB2890">
          <w:rPr>
            <w:rFonts w:ascii="Times New Roman" w:hAnsi="Times New Roman" w:cs="Times New Roman"/>
            <w:noProof/>
            <w:webHidden/>
            <w:sz w:val="24"/>
            <w:szCs w:val="24"/>
          </w:rPr>
          <w:fldChar w:fldCharType="end"/>
        </w:r>
      </w:hyperlink>
    </w:p>
    <w:p w14:paraId="1246B30E" w14:textId="6D1A70D1"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1" w:history="1">
        <w:r w:rsidR="00CB2890" w:rsidRPr="00CB2890">
          <w:rPr>
            <w:rStyle w:val="Hyperlink"/>
            <w:rFonts w:ascii="Times New Roman" w:hAnsi="Times New Roman" w:cs="Times New Roman"/>
            <w:noProof/>
            <w:sz w:val="24"/>
            <w:szCs w:val="24"/>
          </w:rPr>
          <w:t>3.7.3.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DataFDM</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1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2</w:t>
        </w:r>
        <w:r w:rsidR="00CB2890" w:rsidRPr="00CB2890">
          <w:rPr>
            <w:rFonts w:ascii="Times New Roman" w:hAnsi="Times New Roman" w:cs="Times New Roman"/>
            <w:noProof/>
            <w:webHidden/>
            <w:sz w:val="24"/>
            <w:szCs w:val="24"/>
          </w:rPr>
          <w:fldChar w:fldCharType="end"/>
        </w:r>
      </w:hyperlink>
    </w:p>
    <w:p w14:paraId="3D4FE911" w14:textId="7EEC78F9" w:rsidR="00CB2890" w:rsidRPr="00CB2890" w:rsidRDefault="002173EE" w:rsidP="00CB289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474352" w:history="1">
        <w:r w:rsidR="00CB2890" w:rsidRPr="00CB2890">
          <w:rPr>
            <w:rStyle w:val="Hyperlink"/>
            <w:rFonts w:ascii="Times New Roman" w:hAnsi="Times New Roman" w:cs="Times New Roman"/>
            <w:i w:val="0"/>
            <w:noProof/>
            <w:sz w:val="24"/>
            <w:szCs w:val="24"/>
          </w:rPr>
          <w:t>3.7.4</w:t>
        </w:r>
        <w:r w:rsidR="00CB2890" w:rsidRPr="00CB2890">
          <w:rPr>
            <w:rFonts w:ascii="Times New Roman" w:eastAsiaTheme="minorEastAsia" w:hAnsi="Times New Roman" w:cs="Times New Roman"/>
            <w:i w:val="0"/>
            <w:iCs w:val="0"/>
            <w:noProof/>
            <w:sz w:val="24"/>
            <w:szCs w:val="24"/>
          </w:rPr>
          <w:tab/>
        </w:r>
        <w:r w:rsidR="00CB2890" w:rsidRPr="00CB2890">
          <w:rPr>
            <w:rStyle w:val="Hyperlink"/>
            <w:rFonts w:ascii="Times New Roman" w:hAnsi="Times New Roman" w:cs="Times New Roman"/>
            <w:i w:val="0"/>
            <w:noProof/>
            <w:sz w:val="24"/>
            <w:szCs w:val="24"/>
          </w:rPr>
          <w:t>Systems</w:t>
        </w:r>
        <w:r w:rsidR="00CB2890" w:rsidRPr="00CB2890">
          <w:rPr>
            <w:rFonts w:ascii="Times New Roman" w:hAnsi="Times New Roman" w:cs="Times New Roman"/>
            <w:i w:val="0"/>
            <w:noProof/>
            <w:webHidden/>
            <w:sz w:val="24"/>
            <w:szCs w:val="24"/>
          </w:rPr>
          <w:tab/>
        </w:r>
        <w:r w:rsidR="00CB2890" w:rsidRPr="00CB2890">
          <w:rPr>
            <w:rFonts w:ascii="Times New Roman" w:hAnsi="Times New Roman" w:cs="Times New Roman"/>
            <w:i w:val="0"/>
            <w:noProof/>
            <w:webHidden/>
            <w:sz w:val="24"/>
            <w:szCs w:val="24"/>
          </w:rPr>
          <w:fldChar w:fldCharType="begin"/>
        </w:r>
        <w:r w:rsidR="00CB2890" w:rsidRPr="00CB2890">
          <w:rPr>
            <w:rFonts w:ascii="Times New Roman" w:hAnsi="Times New Roman" w:cs="Times New Roman"/>
            <w:i w:val="0"/>
            <w:noProof/>
            <w:webHidden/>
            <w:sz w:val="24"/>
            <w:szCs w:val="24"/>
          </w:rPr>
          <w:instrText xml:space="preserve"> PAGEREF _Toc62474352 \h </w:instrText>
        </w:r>
        <w:r w:rsidR="00CB2890" w:rsidRPr="00CB2890">
          <w:rPr>
            <w:rFonts w:ascii="Times New Roman" w:hAnsi="Times New Roman" w:cs="Times New Roman"/>
            <w:i w:val="0"/>
            <w:noProof/>
            <w:webHidden/>
            <w:sz w:val="24"/>
            <w:szCs w:val="24"/>
          </w:rPr>
        </w:r>
        <w:r w:rsidR="00CB2890" w:rsidRPr="00CB2890">
          <w:rPr>
            <w:rFonts w:ascii="Times New Roman" w:hAnsi="Times New Roman" w:cs="Times New Roman"/>
            <w:i w:val="0"/>
            <w:noProof/>
            <w:webHidden/>
            <w:sz w:val="24"/>
            <w:szCs w:val="24"/>
          </w:rPr>
          <w:fldChar w:fldCharType="separate"/>
        </w:r>
        <w:r w:rsidR="00CB2890" w:rsidRPr="00CB2890">
          <w:rPr>
            <w:rFonts w:ascii="Times New Roman" w:hAnsi="Times New Roman" w:cs="Times New Roman"/>
            <w:i w:val="0"/>
            <w:noProof/>
            <w:webHidden/>
            <w:sz w:val="24"/>
            <w:szCs w:val="24"/>
          </w:rPr>
          <w:t>62</w:t>
        </w:r>
        <w:r w:rsidR="00CB2890" w:rsidRPr="00CB2890">
          <w:rPr>
            <w:rFonts w:ascii="Times New Roman" w:hAnsi="Times New Roman" w:cs="Times New Roman"/>
            <w:i w:val="0"/>
            <w:noProof/>
            <w:webHidden/>
            <w:sz w:val="24"/>
            <w:szCs w:val="24"/>
          </w:rPr>
          <w:fldChar w:fldCharType="end"/>
        </w:r>
      </w:hyperlink>
    </w:p>
    <w:p w14:paraId="3DAD07DE" w14:textId="34E95F83"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3" w:history="1">
        <w:r w:rsidR="00CB2890" w:rsidRPr="00CB2890">
          <w:rPr>
            <w:rStyle w:val="Hyperlink"/>
            <w:rFonts w:ascii="Times New Roman" w:hAnsi="Times New Roman" w:cs="Times New Roman"/>
            <w:noProof/>
            <w:sz w:val="24"/>
            <w:szCs w:val="24"/>
          </w:rPr>
          <w:t>3.7.4.1</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FlightControl</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3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5</w:t>
        </w:r>
        <w:r w:rsidR="00CB2890" w:rsidRPr="00CB2890">
          <w:rPr>
            <w:rFonts w:ascii="Times New Roman" w:hAnsi="Times New Roman" w:cs="Times New Roman"/>
            <w:noProof/>
            <w:webHidden/>
            <w:sz w:val="24"/>
            <w:szCs w:val="24"/>
          </w:rPr>
          <w:fldChar w:fldCharType="end"/>
        </w:r>
      </w:hyperlink>
    </w:p>
    <w:p w14:paraId="3213AF8F" w14:textId="136F856F"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4" w:history="1">
        <w:r w:rsidR="00CB2890" w:rsidRPr="00CB2890">
          <w:rPr>
            <w:rStyle w:val="Hyperlink"/>
            <w:rFonts w:ascii="Times New Roman" w:hAnsi="Times New Roman" w:cs="Times New Roman"/>
            <w:noProof/>
            <w:sz w:val="24"/>
            <w:szCs w:val="24"/>
          </w:rPr>
          <w:t>3.7.4.2</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MakePacket</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4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7</w:t>
        </w:r>
        <w:r w:rsidR="00CB2890" w:rsidRPr="00CB2890">
          <w:rPr>
            <w:rFonts w:ascii="Times New Roman" w:hAnsi="Times New Roman" w:cs="Times New Roman"/>
            <w:noProof/>
            <w:webHidden/>
            <w:sz w:val="24"/>
            <w:szCs w:val="24"/>
          </w:rPr>
          <w:fldChar w:fldCharType="end"/>
        </w:r>
      </w:hyperlink>
    </w:p>
    <w:p w14:paraId="3842C79B" w14:textId="621E7172"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5" w:history="1">
        <w:r w:rsidR="00CB2890" w:rsidRPr="00CB2890">
          <w:rPr>
            <w:rStyle w:val="Hyperlink"/>
            <w:rFonts w:ascii="Times New Roman" w:hAnsi="Times New Roman" w:cs="Times New Roman"/>
            <w:noProof/>
            <w:sz w:val="24"/>
            <w:szCs w:val="24"/>
          </w:rPr>
          <w:t>3.7.4.3</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SendPacket</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5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8</w:t>
        </w:r>
        <w:r w:rsidR="00CB2890" w:rsidRPr="00CB2890">
          <w:rPr>
            <w:rFonts w:ascii="Times New Roman" w:hAnsi="Times New Roman" w:cs="Times New Roman"/>
            <w:noProof/>
            <w:webHidden/>
            <w:sz w:val="24"/>
            <w:szCs w:val="24"/>
          </w:rPr>
          <w:fldChar w:fldCharType="end"/>
        </w:r>
      </w:hyperlink>
    </w:p>
    <w:p w14:paraId="74F06A29" w14:textId="5D6F1252" w:rsidR="00CB2890" w:rsidRPr="00CB2890" w:rsidRDefault="002173EE" w:rsidP="00CB289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474356" w:history="1">
        <w:r w:rsidR="00CB2890" w:rsidRPr="00CB2890">
          <w:rPr>
            <w:rStyle w:val="Hyperlink"/>
            <w:rFonts w:ascii="Times New Roman" w:hAnsi="Times New Roman" w:cs="Times New Roman"/>
            <w:noProof/>
            <w:sz w:val="24"/>
            <w:szCs w:val="24"/>
          </w:rPr>
          <w:t>3.7.4.4</w:t>
        </w:r>
        <w:r w:rsidR="00CB2890" w:rsidRPr="00CB2890">
          <w:rPr>
            <w:rFonts w:ascii="Times New Roman" w:eastAsiaTheme="minorEastAsia" w:hAnsi="Times New Roman" w:cs="Times New Roman"/>
            <w:noProof/>
            <w:sz w:val="24"/>
            <w:szCs w:val="24"/>
          </w:rPr>
          <w:tab/>
        </w:r>
        <w:r w:rsidR="00CB2890" w:rsidRPr="00CB2890">
          <w:rPr>
            <w:rStyle w:val="Hyperlink"/>
            <w:rFonts w:ascii="Times New Roman" w:hAnsi="Times New Roman" w:cs="Times New Roman"/>
            <w:noProof/>
            <w:sz w:val="24"/>
            <w:szCs w:val="24"/>
          </w:rPr>
          <w:t>EquationsOfMotion</w:t>
        </w:r>
        <w:r w:rsidR="00CB2890" w:rsidRPr="00CB2890">
          <w:rPr>
            <w:rFonts w:ascii="Times New Roman" w:hAnsi="Times New Roman" w:cs="Times New Roman"/>
            <w:noProof/>
            <w:webHidden/>
            <w:sz w:val="24"/>
            <w:szCs w:val="24"/>
          </w:rPr>
          <w:tab/>
        </w:r>
        <w:r w:rsidR="00CB2890" w:rsidRPr="00CB2890">
          <w:rPr>
            <w:rFonts w:ascii="Times New Roman" w:hAnsi="Times New Roman" w:cs="Times New Roman"/>
            <w:noProof/>
            <w:webHidden/>
            <w:sz w:val="24"/>
            <w:szCs w:val="24"/>
          </w:rPr>
          <w:fldChar w:fldCharType="begin"/>
        </w:r>
        <w:r w:rsidR="00CB2890" w:rsidRPr="00CB2890">
          <w:rPr>
            <w:rFonts w:ascii="Times New Roman" w:hAnsi="Times New Roman" w:cs="Times New Roman"/>
            <w:noProof/>
            <w:webHidden/>
            <w:sz w:val="24"/>
            <w:szCs w:val="24"/>
          </w:rPr>
          <w:instrText xml:space="preserve"> PAGEREF _Toc62474356 \h </w:instrText>
        </w:r>
        <w:r w:rsidR="00CB2890" w:rsidRPr="00CB2890">
          <w:rPr>
            <w:rFonts w:ascii="Times New Roman" w:hAnsi="Times New Roman" w:cs="Times New Roman"/>
            <w:noProof/>
            <w:webHidden/>
            <w:sz w:val="24"/>
            <w:szCs w:val="24"/>
          </w:rPr>
        </w:r>
        <w:r w:rsidR="00CB2890" w:rsidRPr="00CB2890">
          <w:rPr>
            <w:rFonts w:ascii="Times New Roman" w:hAnsi="Times New Roman" w:cs="Times New Roman"/>
            <w:noProof/>
            <w:webHidden/>
            <w:sz w:val="24"/>
            <w:szCs w:val="24"/>
          </w:rPr>
          <w:fldChar w:fldCharType="separate"/>
        </w:r>
        <w:r w:rsidR="00CB2890" w:rsidRPr="00CB2890">
          <w:rPr>
            <w:rFonts w:ascii="Times New Roman" w:hAnsi="Times New Roman" w:cs="Times New Roman"/>
            <w:noProof/>
            <w:webHidden/>
            <w:sz w:val="24"/>
            <w:szCs w:val="24"/>
          </w:rPr>
          <w:t>68</w:t>
        </w:r>
        <w:r w:rsidR="00CB2890" w:rsidRPr="00CB2890">
          <w:rPr>
            <w:rFonts w:ascii="Times New Roman" w:hAnsi="Times New Roman" w:cs="Times New Roman"/>
            <w:noProof/>
            <w:webHidden/>
            <w:sz w:val="24"/>
            <w:szCs w:val="24"/>
          </w:rPr>
          <w:fldChar w:fldCharType="end"/>
        </w:r>
      </w:hyperlink>
      <w:r w:rsidR="00CB2890">
        <w:rPr>
          <w:rStyle w:val="Hyperlink"/>
          <w:rFonts w:ascii="Times New Roman" w:hAnsi="Times New Roman" w:cs="Times New Roman"/>
          <w:noProof/>
          <w:sz w:val="24"/>
          <w:szCs w:val="24"/>
        </w:rPr>
        <w:br/>
      </w:r>
    </w:p>
    <w:p w14:paraId="46259377" w14:textId="5354564D"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57" w:history="1">
        <w:r w:rsidR="00CB2890" w:rsidRPr="00CB2890">
          <w:rPr>
            <w:rStyle w:val="Hyperlink"/>
            <w:rFonts w:ascii="Times New Roman" w:hAnsi="Times New Roman" w:cs="Times New Roman"/>
            <w:b w:val="0"/>
            <w:caps w:val="0"/>
            <w:noProof/>
            <w:sz w:val="24"/>
            <w:szCs w:val="24"/>
          </w:rPr>
          <w:t>IV.</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Analysis and Result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57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2A971DB7" w14:textId="12DCDE2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59" w:history="1">
        <w:r w:rsidR="00CB2890" w:rsidRPr="00CB2890">
          <w:rPr>
            <w:rStyle w:val="Hyperlink"/>
            <w:rFonts w:ascii="Times New Roman" w:hAnsi="Times New Roman" w:cs="Times New Roman"/>
            <w:smallCaps w:val="0"/>
            <w:noProof/>
            <w:sz w:val="24"/>
            <w:szCs w:val="24"/>
          </w:rPr>
          <w:t>3.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Palmer-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5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025BB506" w14:textId="2354F0B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0" w:history="1">
        <w:r w:rsidR="00CB2890" w:rsidRPr="00CB2890">
          <w:rPr>
            <w:rStyle w:val="Hyperlink"/>
            <w:rFonts w:ascii="Times New Roman" w:hAnsi="Times New Roman" w:cs="Times New Roman"/>
            <w:smallCaps w:val="0"/>
            <w:noProof/>
            <w:sz w:val="24"/>
            <w:szCs w:val="24"/>
          </w:rPr>
          <w:t>3.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Bourg-based FDM Equivalency Verification</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133C5BDB" w14:textId="7AF9D488"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1" w:history="1">
        <w:r w:rsidR="00CB2890" w:rsidRPr="00CB2890">
          <w:rPr>
            <w:rStyle w:val="Hyperlink"/>
            <w:rFonts w:ascii="Times New Roman" w:hAnsi="Times New Roman" w:cs="Times New Roman"/>
            <w:smallCaps w:val="0"/>
            <w:noProof/>
            <w:sz w:val="24"/>
            <w:szCs w:val="24"/>
          </w:rPr>
          <w:t>3.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ustom Module Typ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1</w:t>
        </w:r>
        <w:r w:rsidR="00CB2890" w:rsidRPr="00CB2890">
          <w:rPr>
            <w:rFonts w:ascii="Times New Roman" w:hAnsi="Times New Roman" w:cs="Times New Roman"/>
            <w:smallCaps w:val="0"/>
            <w:noProof/>
            <w:webHidden/>
            <w:sz w:val="24"/>
            <w:szCs w:val="24"/>
          </w:rPr>
          <w:fldChar w:fldCharType="end"/>
        </w:r>
      </w:hyperlink>
    </w:p>
    <w:p w14:paraId="0D9CAEA4" w14:textId="3528C059"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2" w:history="1">
        <w:r w:rsidR="00CB2890" w:rsidRPr="00CB2890">
          <w:rPr>
            <w:rStyle w:val="Hyperlink"/>
            <w:rFonts w:ascii="Times New Roman" w:hAnsi="Times New Roman" w:cs="Times New Roman"/>
            <w:smallCaps w:val="0"/>
            <w:noProof/>
            <w:sz w:val="24"/>
            <w:szCs w:val="24"/>
          </w:rPr>
          <w:t>3.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light Simulator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2</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4EE47808" w14:textId="19F01837" w:rsidR="00CB2890" w:rsidRPr="00CB2890" w:rsidRDefault="002173EE" w:rsidP="00CB289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3" w:history="1">
        <w:r w:rsidR="00CB2890" w:rsidRPr="00CB2890">
          <w:rPr>
            <w:rStyle w:val="Hyperlink"/>
            <w:rFonts w:ascii="Times New Roman" w:hAnsi="Times New Roman" w:cs="Times New Roman"/>
            <w:b w:val="0"/>
            <w:caps w:val="0"/>
            <w:noProof/>
            <w:sz w:val="24"/>
            <w:szCs w:val="24"/>
          </w:rPr>
          <w:t>V.</w:t>
        </w:r>
        <w:r w:rsidR="00CB2890" w:rsidRPr="00CB2890">
          <w:rPr>
            <w:rFonts w:ascii="Times New Roman" w:eastAsiaTheme="minorEastAsia" w:hAnsi="Times New Roman" w:cs="Times New Roman"/>
            <w:b w:val="0"/>
            <w:bCs w:val="0"/>
            <w:caps w:val="0"/>
            <w:noProof/>
            <w:sz w:val="24"/>
            <w:szCs w:val="24"/>
          </w:rPr>
          <w:tab/>
        </w:r>
        <w:r w:rsidR="00CB2890" w:rsidRPr="00CB2890">
          <w:rPr>
            <w:rStyle w:val="Hyperlink"/>
            <w:rFonts w:ascii="Times New Roman" w:hAnsi="Times New Roman" w:cs="Times New Roman"/>
            <w:b w:val="0"/>
            <w:caps w:val="0"/>
            <w:noProof/>
            <w:sz w:val="24"/>
            <w:szCs w:val="24"/>
          </w:rPr>
          <w:t>Conclusion</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3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3</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2DDDBC6D" w14:textId="180D8417"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5" w:history="1">
        <w:r w:rsidR="00CB2890" w:rsidRPr="00CB2890">
          <w:rPr>
            <w:rStyle w:val="Hyperlink"/>
            <w:rFonts w:ascii="Times New Roman" w:hAnsi="Times New Roman" w:cs="Times New Roman"/>
            <w:smallCaps w:val="0"/>
            <w:noProof/>
            <w:sz w:val="24"/>
            <w:szCs w:val="24"/>
          </w:rPr>
          <w:t>4.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earch Conclusion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4</w:t>
        </w:r>
        <w:r w:rsidR="00CB2890" w:rsidRPr="00CB2890">
          <w:rPr>
            <w:rFonts w:ascii="Times New Roman" w:hAnsi="Times New Roman" w:cs="Times New Roman"/>
            <w:smallCaps w:val="0"/>
            <w:noProof/>
            <w:webHidden/>
            <w:sz w:val="24"/>
            <w:szCs w:val="24"/>
          </w:rPr>
          <w:fldChar w:fldCharType="end"/>
        </w:r>
      </w:hyperlink>
    </w:p>
    <w:p w14:paraId="2E925C31" w14:textId="073859BB"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6" w:history="1">
        <w:r w:rsidR="00CB2890" w:rsidRPr="00CB2890">
          <w:rPr>
            <w:rStyle w:val="Hyperlink"/>
            <w:rFonts w:ascii="Times New Roman" w:hAnsi="Times New Roman" w:cs="Times New Roman"/>
            <w:smallCaps w:val="0"/>
            <w:noProof/>
            <w:sz w:val="24"/>
            <w:szCs w:val="24"/>
          </w:rPr>
          <w:t>4.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ignificance of Resear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6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6</w:t>
        </w:r>
        <w:r w:rsidR="00CB2890" w:rsidRPr="00CB2890">
          <w:rPr>
            <w:rFonts w:ascii="Times New Roman" w:hAnsi="Times New Roman" w:cs="Times New Roman"/>
            <w:smallCaps w:val="0"/>
            <w:noProof/>
            <w:webHidden/>
            <w:sz w:val="24"/>
            <w:szCs w:val="24"/>
          </w:rPr>
          <w:fldChar w:fldCharType="end"/>
        </w:r>
      </w:hyperlink>
    </w:p>
    <w:p w14:paraId="3FE79F4A" w14:textId="5A1F3158"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67" w:history="1">
        <w:r w:rsidR="00CB2890" w:rsidRPr="00CB2890">
          <w:rPr>
            <w:rStyle w:val="Hyperlink"/>
            <w:rFonts w:ascii="Times New Roman" w:hAnsi="Times New Roman" w:cs="Times New Roman"/>
            <w:smallCaps w:val="0"/>
            <w:noProof/>
            <w:sz w:val="24"/>
            <w:szCs w:val="24"/>
          </w:rPr>
          <w:t>4.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Future Research</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67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76</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33D6AB68" w14:textId="1BA573A3"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8" w:history="1">
        <w:r w:rsidR="00CB2890" w:rsidRPr="00CB2890">
          <w:rPr>
            <w:rStyle w:val="Hyperlink"/>
            <w:rFonts w:ascii="Times New Roman" w:hAnsi="Times New Roman" w:cs="Times New Roman"/>
            <w:b w:val="0"/>
            <w:caps w:val="0"/>
            <w:noProof/>
            <w:sz w:val="24"/>
            <w:szCs w:val="24"/>
          </w:rPr>
          <w:t>Appendix A: Configuring FlightGear as a Visual System</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8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77</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4D7A803C" w14:textId="31B86AC9"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69" w:history="1">
        <w:r w:rsidR="00CB2890" w:rsidRPr="00CB2890">
          <w:rPr>
            <w:rStyle w:val="Hyperlink"/>
            <w:rFonts w:ascii="Times New Roman" w:hAnsi="Times New Roman" w:cs="Times New Roman"/>
            <w:b w:val="0"/>
            <w:caps w:val="0"/>
            <w:noProof/>
            <w:sz w:val="24"/>
            <w:szCs w:val="24"/>
          </w:rPr>
          <w:t>Appendix B: Flight Simulator Keyboard Controls</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69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0</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6F965443" w14:textId="71CA1299"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0" w:history="1">
        <w:r w:rsidR="00CB2890" w:rsidRPr="00CB2890">
          <w:rPr>
            <w:rStyle w:val="Hyperlink"/>
            <w:rFonts w:ascii="Times New Roman" w:hAnsi="Times New Roman" w:cs="Times New Roman"/>
            <w:b w:val="0"/>
            <w:caps w:val="0"/>
            <w:noProof/>
            <w:sz w:val="24"/>
            <w:szCs w:val="24"/>
          </w:rPr>
          <w:t>Appendix C: Palmer-based Flight Simulator Code</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70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1</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52B7FB4" w14:textId="1015957A"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1" w:history="1">
        <w:r w:rsidR="00CB2890" w:rsidRPr="00CB2890">
          <w:rPr>
            <w:rStyle w:val="Hyperlink"/>
            <w:rFonts w:ascii="Times New Roman" w:hAnsi="Times New Roman" w:cs="Times New Roman"/>
            <w:smallCaps w:val="0"/>
            <w:noProof/>
            <w:sz w:val="24"/>
            <w:szCs w:val="24"/>
          </w:rPr>
          <w:t>1.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ponent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1</w:t>
        </w:r>
        <w:r w:rsidR="00CB2890" w:rsidRPr="00CB2890">
          <w:rPr>
            <w:rFonts w:ascii="Times New Roman" w:hAnsi="Times New Roman" w:cs="Times New Roman"/>
            <w:smallCaps w:val="0"/>
            <w:noProof/>
            <w:webHidden/>
            <w:sz w:val="24"/>
            <w:szCs w:val="24"/>
          </w:rPr>
          <w:fldChar w:fldCharType="end"/>
        </w:r>
      </w:hyperlink>
    </w:p>
    <w:p w14:paraId="20CF15DA" w14:textId="7AA16C95"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2" w:history="1">
        <w:r w:rsidR="00CB2890" w:rsidRPr="00CB2890">
          <w:rPr>
            <w:rStyle w:val="Hyperlink"/>
            <w:rFonts w:ascii="Times New Roman" w:hAnsi="Times New Roman" w:cs="Times New Roman"/>
            <w:smallCaps w:val="0"/>
            <w:noProof/>
            <w:sz w:val="24"/>
            <w:szCs w:val="24"/>
          </w:rPr>
          <w:t>1.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ystem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3</w:t>
        </w:r>
        <w:r w:rsidR="00CB2890" w:rsidRPr="00CB2890">
          <w:rPr>
            <w:rFonts w:ascii="Times New Roman" w:hAnsi="Times New Roman" w:cs="Times New Roman"/>
            <w:smallCaps w:val="0"/>
            <w:noProof/>
            <w:webHidden/>
            <w:sz w:val="24"/>
            <w:szCs w:val="24"/>
          </w:rPr>
          <w:fldChar w:fldCharType="end"/>
        </w:r>
      </w:hyperlink>
    </w:p>
    <w:p w14:paraId="4386109B" w14:textId="00D58378"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3" w:history="1">
        <w:r w:rsidR="00CB2890" w:rsidRPr="00CB2890">
          <w:rPr>
            <w:rStyle w:val="Hyperlink"/>
            <w:rFonts w:ascii="Times New Roman" w:hAnsi="Times New Roman" w:cs="Times New Roman"/>
            <w:smallCaps w:val="0"/>
            <w:noProof/>
            <w:sz w:val="24"/>
            <w:szCs w:val="24"/>
          </w:rPr>
          <w:t>1.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ourc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3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4</w:t>
        </w:r>
        <w:r w:rsidR="00CB2890" w:rsidRPr="00CB2890">
          <w:rPr>
            <w:rFonts w:ascii="Times New Roman" w:hAnsi="Times New Roman" w:cs="Times New Roman"/>
            <w:smallCaps w:val="0"/>
            <w:noProof/>
            <w:webHidden/>
            <w:sz w:val="24"/>
            <w:szCs w:val="24"/>
          </w:rPr>
          <w:fldChar w:fldCharType="end"/>
        </w:r>
      </w:hyperlink>
    </w:p>
    <w:p w14:paraId="0937DDEF" w14:textId="598678E6"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4" w:history="1">
        <w:r w:rsidR="00CB2890" w:rsidRPr="00CB2890">
          <w:rPr>
            <w:rStyle w:val="Hyperlink"/>
            <w:rFonts w:ascii="Times New Roman" w:hAnsi="Times New Roman" w:cs="Times New Roman"/>
            <w:smallCaps w:val="0"/>
            <w:noProof/>
            <w:sz w:val="24"/>
            <w:szCs w:val="24"/>
          </w:rPr>
          <w:t>1.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Examp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4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5</w:t>
        </w:r>
        <w:r w:rsidR="00CB2890" w:rsidRPr="00CB2890">
          <w:rPr>
            <w:rFonts w:ascii="Times New Roman" w:hAnsi="Times New Roman" w:cs="Times New Roman"/>
            <w:smallCaps w:val="0"/>
            <w:noProof/>
            <w:webHidden/>
            <w:sz w:val="24"/>
            <w:szCs w:val="24"/>
          </w:rPr>
          <w:fldChar w:fldCharType="end"/>
        </w:r>
      </w:hyperlink>
    </w:p>
    <w:p w14:paraId="3F49C236" w14:textId="37B103ED"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5" w:history="1">
        <w:r w:rsidR="00CB2890" w:rsidRPr="00CB2890">
          <w:rPr>
            <w:rStyle w:val="Hyperlink"/>
            <w:rFonts w:ascii="Times New Roman" w:hAnsi="Times New Roman" w:cs="Times New Roman"/>
            <w:smallCaps w:val="0"/>
            <w:noProof/>
            <w:sz w:val="24"/>
            <w:szCs w:val="24"/>
          </w:rPr>
          <w:t>1.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Integration Te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5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5</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0BAC67CA" w14:textId="7DA3AC89"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76" w:history="1">
        <w:r w:rsidR="00CB2890" w:rsidRPr="00CB2890">
          <w:rPr>
            <w:rStyle w:val="Hyperlink"/>
            <w:rFonts w:ascii="Times New Roman" w:hAnsi="Times New Roman" w:cs="Times New Roman"/>
            <w:b w:val="0"/>
            <w:caps w:val="0"/>
            <w:noProof/>
            <w:sz w:val="24"/>
            <w:szCs w:val="24"/>
          </w:rPr>
          <w:t>Appendix D: Bourg-based Flight Simulator Code</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76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86</w:t>
        </w:r>
        <w:r w:rsidR="00CB2890" w:rsidRPr="00CB2890">
          <w:rPr>
            <w:rFonts w:ascii="Times New Roman" w:hAnsi="Times New Roman" w:cs="Times New Roman"/>
            <w:b w:val="0"/>
            <w:caps w:val="0"/>
            <w:noProof/>
            <w:webHidden/>
            <w:sz w:val="24"/>
            <w:szCs w:val="24"/>
          </w:rPr>
          <w:fldChar w:fldCharType="end"/>
        </w:r>
      </w:hyperlink>
      <w:r w:rsidR="00CB2890">
        <w:rPr>
          <w:rStyle w:val="Hyperlink"/>
          <w:rFonts w:ascii="Times New Roman" w:hAnsi="Times New Roman" w:cs="Times New Roman"/>
          <w:b w:val="0"/>
          <w:caps w:val="0"/>
          <w:noProof/>
          <w:sz w:val="24"/>
          <w:szCs w:val="24"/>
        </w:rPr>
        <w:br/>
      </w:r>
    </w:p>
    <w:p w14:paraId="70165F83" w14:textId="6E7CBDFA"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8" w:history="1">
        <w:r w:rsidR="00CB2890" w:rsidRPr="00CB2890">
          <w:rPr>
            <w:rStyle w:val="Hyperlink"/>
            <w:rFonts w:ascii="Times New Roman" w:hAnsi="Times New Roman" w:cs="Times New Roman"/>
            <w:smallCaps w:val="0"/>
            <w:noProof/>
            <w:sz w:val="24"/>
            <w:szCs w:val="24"/>
          </w:rPr>
          <w:t>2.1</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mon Modu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8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6</w:t>
        </w:r>
        <w:r w:rsidR="00CB2890" w:rsidRPr="00CB2890">
          <w:rPr>
            <w:rFonts w:ascii="Times New Roman" w:hAnsi="Times New Roman" w:cs="Times New Roman"/>
            <w:smallCaps w:val="0"/>
            <w:noProof/>
            <w:webHidden/>
            <w:sz w:val="24"/>
            <w:szCs w:val="24"/>
          </w:rPr>
          <w:fldChar w:fldCharType="end"/>
        </w:r>
      </w:hyperlink>
    </w:p>
    <w:p w14:paraId="255B0819" w14:textId="16F266A3"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79" w:history="1">
        <w:r w:rsidR="00CB2890" w:rsidRPr="00CB2890">
          <w:rPr>
            <w:rStyle w:val="Hyperlink"/>
            <w:rFonts w:ascii="Times New Roman" w:hAnsi="Times New Roman" w:cs="Times New Roman"/>
            <w:smallCaps w:val="0"/>
            <w:noProof/>
            <w:sz w:val="24"/>
            <w:szCs w:val="24"/>
          </w:rPr>
          <w:t>2.2</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Component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79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89</w:t>
        </w:r>
        <w:r w:rsidR="00CB2890" w:rsidRPr="00CB2890">
          <w:rPr>
            <w:rFonts w:ascii="Times New Roman" w:hAnsi="Times New Roman" w:cs="Times New Roman"/>
            <w:smallCaps w:val="0"/>
            <w:noProof/>
            <w:webHidden/>
            <w:sz w:val="24"/>
            <w:szCs w:val="24"/>
          </w:rPr>
          <w:fldChar w:fldCharType="end"/>
        </w:r>
      </w:hyperlink>
    </w:p>
    <w:p w14:paraId="305262F3" w14:textId="20E6C145"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0" w:history="1">
        <w:r w:rsidR="00CB2890" w:rsidRPr="00CB2890">
          <w:rPr>
            <w:rStyle w:val="Hyperlink"/>
            <w:rFonts w:ascii="Times New Roman" w:hAnsi="Times New Roman" w:cs="Times New Roman"/>
            <w:smallCaps w:val="0"/>
            <w:noProof/>
            <w:sz w:val="24"/>
            <w:szCs w:val="24"/>
          </w:rPr>
          <w:t>2.3</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System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0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1</w:t>
        </w:r>
        <w:r w:rsidR="00CB2890" w:rsidRPr="00CB2890">
          <w:rPr>
            <w:rFonts w:ascii="Times New Roman" w:hAnsi="Times New Roman" w:cs="Times New Roman"/>
            <w:smallCaps w:val="0"/>
            <w:noProof/>
            <w:webHidden/>
            <w:sz w:val="24"/>
            <w:szCs w:val="24"/>
          </w:rPr>
          <w:fldChar w:fldCharType="end"/>
        </w:r>
      </w:hyperlink>
    </w:p>
    <w:p w14:paraId="63AAE322" w14:textId="01495411"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1" w:history="1">
        <w:r w:rsidR="00CB2890" w:rsidRPr="00CB2890">
          <w:rPr>
            <w:rStyle w:val="Hyperlink"/>
            <w:rFonts w:ascii="Times New Roman" w:hAnsi="Times New Roman" w:cs="Times New Roman"/>
            <w:smallCaps w:val="0"/>
            <w:noProof/>
            <w:sz w:val="24"/>
            <w:szCs w:val="24"/>
          </w:rPr>
          <w:t>2.4</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Resourc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1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3</w:t>
        </w:r>
        <w:r w:rsidR="00CB2890" w:rsidRPr="00CB2890">
          <w:rPr>
            <w:rFonts w:ascii="Times New Roman" w:hAnsi="Times New Roman" w:cs="Times New Roman"/>
            <w:smallCaps w:val="0"/>
            <w:noProof/>
            <w:webHidden/>
            <w:sz w:val="24"/>
            <w:szCs w:val="24"/>
          </w:rPr>
          <w:fldChar w:fldCharType="end"/>
        </w:r>
      </w:hyperlink>
    </w:p>
    <w:p w14:paraId="2DD88DE8" w14:textId="78B8A926"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2" w:history="1">
        <w:r w:rsidR="00CB2890" w:rsidRPr="00CB2890">
          <w:rPr>
            <w:rStyle w:val="Hyperlink"/>
            <w:rFonts w:ascii="Times New Roman" w:hAnsi="Times New Roman" w:cs="Times New Roman"/>
            <w:smallCaps w:val="0"/>
            <w:noProof/>
            <w:sz w:val="24"/>
            <w:szCs w:val="24"/>
          </w:rPr>
          <w:t>2.5</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Examples</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2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4</w:t>
        </w:r>
        <w:r w:rsidR="00CB2890" w:rsidRPr="00CB2890">
          <w:rPr>
            <w:rFonts w:ascii="Times New Roman" w:hAnsi="Times New Roman" w:cs="Times New Roman"/>
            <w:smallCaps w:val="0"/>
            <w:noProof/>
            <w:webHidden/>
            <w:sz w:val="24"/>
            <w:szCs w:val="24"/>
          </w:rPr>
          <w:fldChar w:fldCharType="end"/>
        </w:r>
      </w:hyperlink>
    </w:p>
    <w:p w14:paraId="67C8CF1A" w14:textId="1111C5AD" w:rsidR="00CB2890" w:rsidRPr="00CB2890" w:rsidRDefault="002173EE" w:rsidP="00CB289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474383" w:history="1">
        <w:r w:rsidR="00CB2890" w:rsidRPr="00CB2890">
          <w:rPr>
            <w:rStyle w:val="Hyperlink"/>
            <w:rFonts w:ascii="Times New Roman" w:hAnsi="Times New Roman" w:cs="Times New Roman"/>
            <w:smallCaps w:val="0"/>
            <w:noProof/>
            <w:sz w:val="24"/>
            <w:szCs w:val="24"/>
          </w:rPr>
          <w:t>2.6</w:t>
        </w:r>
        <w:r w:rsidR="00CB2890" w:rsidRPr="00CB2890">
          <w:rPr>
            <w:rFonts w:ascii="Times New Roman" w:eastAsiaTheme="minorEastAsia" w:hAnsi="Times New Roman" w:cs="Times New Roman"/>
            <w:smallCaps w:val="0"/>
            <w:noProof/>
            <w:sz w:val="24"/>
            <w:szCs w:val="24"/>
          </w:rPr>
          <w:tab/>
        </w:r>
        <w:r w:rsidR="00CB2890" w:rsidRPr="00CB2890">
          <w:rPr>
            <w:rStyle w:val="Hyperlink"/>
            <w:rFonts w:ascii="Times New Roman" w:hAnsi="Times New Roman" w:cs="Times New Roman"/>
            <w:smallCaps w:val="0"/>
            <w:noProof/>
            <w:sz w:val="24"/>
            <w:szCs w:val="24"/>
          </w:rPr>
          <w:t>Integration Test</w:t>
        </w:r>
        <w:r w:rsidR="00CB2890" w:rsidRPr="00CB2890">
          <w:rPr>
            <w:rFonts w:ascii="Times New Roman" w:hAnsi="Times New Roman" w:cs="Times New Roman"/>
            <w:smallCaps w:val="0"/>
            <w:noProof/>
            <w:webHidden/>
            <w:sz w:val="24"/>
            <w:szCs w:val="24"/>
          </w:rPr>
          <w:tab/>
        </w:r>
        <w:r w:rsidR="00CB2890" w:rsidRPr="00CB2890">
          <w:rPr>
            <w:rFonts w:ascii="Times New Roman" w:hAnsi="Times New Roman" w:cs="Times New Roman"/>
            <w:smallCaps w:val="0"/>
            <w:noProof/>
            <w:webHidden/>
            <w:sz w:val="24"/>
            <w:szCs w:val="24"/>
          </w:rPr>
          <w:fldChar w:fldCharType="begin"/>
        </w:r>
        <w:r w:rsidR="00CB2890" w:rsidRPr="00CB2890">
          <w:rPr>
            <w:rFonts w:ascii="Times New Roman" w:hAnsi="Times New Roman" w:cs="Times New Roman"/>
            <w:smallCaps w:val="0"/>
            <w:noProof/>
            <w:webHidden/>
            <w:sz w:val="24"/>
            <w:szCs w:val="24"/>
          </w:rPr>
          <w:instrText xml:space="preserve"> PAGEREF _Toc62474383 \h </w:instrText>
        </w:r>
        <w:r w:rsidR="00CB2890" w:rsidRPr="00CB2890">
          <w:rPr>
            <w:rFonts w:ascii="Times New Roman" w:hAnsi="Times New Roman" w:cs="Times New Roman"/>
            <w:smallCaps w:val="0"/>
            <w:noProof/>
            <w:webHidden/>
            <w:sz w:val="24"/>
            <w:szCs w:val="24"/>
          </w:rPr>
        </w:r>
        <w:r w:rsidR="00CB2890" w:rsidRPr="00CB2890">
          <w:rPr>
            <w:rFonts w:ascii="Times New Roman" w:hAnsi="Times New Roman" w:cs="Times New Roman"/>
            <w:smallCaps w:val="0"/>
            <w:noProof/>
            <w:webHidden/>
            <w:sz w:val="24"/>
            <w:szCs w:val="24"/>
          </w:rPr>
          <w:fldChar w:fldCharType="separate"/>
        </w:r>
        <w:r w:rsidR="00CB2890" w:rsidRPr="00CB2890">
          <w:rPr>
            <w:rFonts w:ascii="Times New Roman" w:hAnsi="Times New Roman" w:cs="Times New Roman"/>
            <w:smallCaps w:val="0"/>
            <w:noProof/>
            <w:webHidden/>
            <w:sz w:val="24"/>
            <w:szCs w:val="24"/>
          </w:rPr>
          <w:t>94</w:t>
        </w:r>
        <w:r w:rsidR="00CB2890" w:rsidRPr="00CB2890">
          <w:rPr>
            <w:rFonts w:ascii="Times New Roman" w:hAnsi="Times New Roman" w:cs="Times New Roman"/>
            <w:smallCaps w:val="0"/>
            <w:noProof/>
            <w:webHidden/>
            <w:sz w:val="24"/>
            <w:szCs w:val="24"/>
          </w:rPr>
          <w:fldChar w:fldCharType="end"/>
        </w:r>
      </w:hyperlink>
      <w:r w:rsidR="00CB2890">
        <w:rPr>
          <w:rStyle w:val="Hyperlink"/>
          <w:rFonts w:ascii="Times New Roman" w:hAnsi="Times New Roman" w:cs="Times New Roman"/>
          <w:smallCaps w:val="0"/>
          <w:noProof/>
          <w:sz w:val="24"/>
          <w:szCs w:val="24"/>
        </w:rPr>
        <w:br/>
      </w:r>
    </w:p>
    <w:p w14:paraId="1DBDFFC6" w14:textId="23043E66" w:rsidR="00CB2890" w:rsidRPr="00CB2890" w:rsidRDefault="002173EE" w:rsidP="00CB289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474384" w:history="1">
        <w:r w:rsidR="00CB2890" w:rsidRPr="00CB2890">
          <w:rPr>
            <w:rStyle w:val="Hyperlink"/>
            <w:rFonts w:ascii="Times New Roman" w:hAnsi="Times New Roman" w:cs="Times New Roman"/>
            <w:b w:val="0"/>
            <w:caps w:val="0"/>
            <w:noProof/>
            <w:sz w:val="24"/>
            <w:szCs w:val="24"/>
          </w:rPr>
          <w:t>Bibliography</w:t>
        </w:r>
        <w:r w:rsidR="00CB2890" w:rsidRPr="00CB2890">
          <w:rPr>
            <w:rFonts w:ascii="Times New Roman" w:hAnsi="Times New Roman" w:cs="Times New Roman"/>
            <w:b w:val="0"/>
            <w:caps w:val="0"/>
            <w:noProof/>
            <w:webHidden/>
            <w:sz w:val="24"/>
            <w:szCs w:val="24"/>
          </w:rPr>
          <w:tab/>
        </w:r>
        <w:r w:rsidR="00CB2890" w:rsidRPr="00CB2890">
          <w:rPr>
            <w:rFonts w:ascii="Times New Roman" w:hAnsi="Times New Roman" w:cs="Times New Roman"/>
            <w:b w:val="0"/>
            <w:caps w:val="0"/>
            <w:noProof/>
            <w:webHidden/>
            <w:sz w:val="24"/>
            <w:szCs w:val="24"/>
          </w:rPr>
          <w:fldChar w:fldCharType="begin"/>
        </w:r>
        <w:r w:rsidR="00CB2890" w:rsidRPr="00CB2890">
          <w:rPr>
            <w:rFonts w:ascii="Times New Roman" w:hAnsi="Times New Roman" w:cs="Times New Roman"/>
            <w:b w:val="0"/>
            <w:caps w:val="0"/>
            <w:noProof/>
            <w:webHidden/>
            <w:sz w:val="24"/>
            <w:szCs w:val="24"/>
          </w:rPr>
          <w:instrText xml:space="preserve"> PAGEREF _Toc62474384 \h </w:instrText>
        </w:r>
        <w:r w:rsidR="00CB2890" w:rsidRPr="00CB2890">
          <w:rPr>
            <w:rFonts w:ascii="Times New Roman" w:hAnsi="Times New Roman" w:cs="Times New Roman"/>
            <w:b w:val="0"/>
            <w:caps w:val="0"/>
            <w:noProof/>
            <w:webHidden/>
            <w:sz w:val="24"/>
            <w:szCs w:val="24"/>
          </w:rPr>
        </w:r>
        <w:r w:rsidR="00CB2890" w:rsidRPr="00CB2890">
          <w:rPr>
            <w:rFonts w:ascii="Times New Roman" w:hAnsi="Times New Roman" w:cs="Times New Roman"/>
            <w:b w:val="0"/>
            <w:caps w:val="0"/>
            <w:noProof/>
            <w:webHidden/>
            <w:sz w:val="24"/>
            <w:szCs w:val="24"/>
          </w:rPr>
          <w:fldChar w:fldCharType="separate"/>
        </w:r>
        <w:r w:rsidR="00CB2890" w:rsidRPr="00CB2890">
          <w:rPr>
            <w:rFonts w:ascii="Times New Roman" w:hAnsi="Times New Roman" w:cs="Times New Roman"/>
            <w:b w:val="0"/>
            <w:caps w:val="0"/>
            <w:noProof/>
            <w:webHidden/>
            <w:sz w:val="24"/>
            <w:szCs w:val="24"/>
          </w:rPr>
          <w:t>95</w:t>
        </w:r>
        <w:r w:rsidR="00CB2890" w:rsidRPr="00CB2890">
          <w:rPr>
            <w:rFonts w:ascii="Times New Roman" w:hAnsi="Times New Roman" w:cs="Times New Roman"/>
            <w:b w:val="0"/>
            <w:caps w:val="0"/>
            <w:noProof/>
            <w:webHidden/>
            <w:sz w:val="24"/>
            <w:szCs w:val="24"/>
          </w:rPr>
          <w:fldChar w:fldCharType="end"/>
        </w:r>
      </w:hyperlink>
    </w:p>
    <w:p w14:paraId="182256F0" w14:textId="2074190E" w:rsidR="006F3F05" w:rsidRPr="00994153" w:rsidRDefault="00C76F4E" w:rsidP="00CB2890">
      <w:pPr>
        <w:pStyle w:val="TOC1"/>
        <w:tabs>
          <w:tab w:val="right" w:leader="dot" w:pos="8630"/>
        </w:tabs>
        <w:spacing w:before="0" w:after="0" w:line="240" w:lineRule="auto"/>
        <w:rPr>
          <w:rStyle w:val="Hyperlink"/>
          <w:rFonts w:ascii="Times New Roman" w:hAnsi="Times New Roman" w:cs="Times New Roman"/>
          <w:b w:val="0"/>
        </w:rPr>
      </w:pPr>
      <w:r w:rsidRPr="00CB289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474281"/>
      <w:r w:rsidRPr="00E914BE">
        <w:rPr>
          <w:sz w:val="29"/>
          <w:szCs w:val="29"/>
        </w:rPr>
        <w:lastRenderedPageBreak/>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3E761782" w14:textId="0E0B2C11" w:rsidR="003E7A8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473952" w:history="1">
        <w:r w:rsidR="003E7A8B" w:rsidRPr="00912B06">
          <w:rPr>
            <w:rStyle w:val="Hyperlink"/>
            <w:noProof/>
          </w:rPr>
          <w:t>Figure 1: Forces Visualized [3]</w:t>
        </w:r>
        <w:r w:rsidR="003E7A8B">
          <w:rPr>
            <w:noProof/>
            <w:webHidden/>
          </w:rPr>
          <w:tab/>
        </w:r>
        <w:r w:rsidR="003E7A8B">
          <w:rPr>
            <w:noProof/>
            <w:webHidden/>
          </w:rPr>
          <w:fldChar w:fldCharType="begin"/>
        </w:r>
        <w:r w:rsidR="003E7A8B">
          <w:rPr>
            <w:noProof/>
            <w:webHidden/>
          </w:rPr>
          <w:instrText xml:space="preserve"> PAGEREF _Toc62473952 \h </w:instrText>
        </w:r>
        <w:r w:rsidR="003E7A8B">
          <w:rPr>
            <w:noProof/>
            <w:webHidden/>
          </w:rPr>
        </w:r>
        <w:r w:rsidR="003E7A8B">
          <w:rPr>
            <w:noProof/>
            <w:webHidden/>
          </w:rPr>
          <w:fldChar w:fldCharType="separate"/>
        </w:r>
        <w:r w:rsidR="003E7A8B">
          <w:rPr>
            <w:noProof/>
            <w:webHidden/>
          </w:rPr>
          <w:t>12</w:t>
        </w:r>
        <w:r w:rsidR="003E7A8B">
          <w:rPr>
            <w:noProof/>
            <w:webHidden/>
          </w:rPr>
          <w:fldChar w:fldCharType="end"/>
        </w:r>
      </w:hyperlink>
    </w:p>
    <w:p w14:paraId="5370B0E4" w14:textId="2B76CA56"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53" w:history="1">
        <w:r w:rsidR="003E7A8B" w:rsidRPr="00912B06">
          <w:rPr>
            <w:rStyle w:val="Hyperlink"/>
            <w:noProof/>
          </w:rPr>
          <w:t>Figure 2: Airplane Components [3]</w:t>
        </w:r>
        <w:r w:rsidR="003E7A8B">
          <w:rPr>
            <w:noProof/>
            <w:webHidden/>
          </w:rPr>
          <w:tab/>
        </w:r>
        <w:r w:rsidR="003E7A8B">
          <w:rPr>
            <w:noProof/>
            <w:webHidden/>
          </w:rPr>
          <w:fldChar w:fldCharType="begin"/>
        </w:r>
        <w:r w:rsidR="003E7A8B">
          <w:rPr>
            <w:noProof/>
            <w:webHidden/>
          </w:rPr>
          <w:instrText xml:space="preserve"> PAGEREF _Toc62473953 \h </w:instrText>
        </w:r>
        <w:r w:rsidR="003E7A8B">
          <w:rPr>
            <w:noProof/>
            <w:webHidden/>
          </w:rPr>
        </w:r>
        <w:r w:rsidR="003E7A8B">
          <w:rPr>
            <w:noProof/>
            <w:webHidden/>
          </w:rPr>
          <w:fldChar w:fldCharType="separate"/>
        </w:r>
        <w:r w:rsidR="003E7A8B">
          <w:rPr>
            <w:noProof/>
            <w:webHidden/>
          </w:rPr>
          <w:t>13</w:t>
        </w:r>
        <w:r w:rsidR="003E7A8B">
          <w:rPr>
            <w:noProof/>
            <w:webHidden/>
          </w:rPr>
          <w:fldChar w:fldCharType="end"/>
        </w:r>
      </w:hyperlink>
    </w:p>
    <w:p w14:paraId="253EEC6D" w14:textId="7DE8E844"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54" w:history="1">
        <w:r w:rsidR="003E7A8B" w:rsidRPr="00912B06">
          <w:rPr>
            <w:rStyle w:val="Hyperlink"/>
            <w:noProof/>
          </w:rPr>
          <w:t>Figure 3: Airfoil Cross-section [14]</w:t>
        </w:r>
        <w:r w:rsidR="003E7A8B">
          <w:rPr>
            <w:noProof/>
            <w:webHidden/>
          </w:rPr>
          <w:tab/>
        </w:r>
        <w:r w:rsidR="003E7A8B">
          <w:rPr>
            <w:noProof/>
            <w:webHidden/>
          </w:rPr>
          <w:fldChar w:fldCharType="begin"/>
        </w:r>
        <w:r w:rsidR="003E7A8B">
          <w:rPr>
            <w:noProof/>
            <w:webHidden/>
          </w:rPr>
          <w:instrText xml:space="preserve"> PAGEREF _Toc62473954 \h </w:instrText>
        </w:r>
        <w:r w:rsidR="003E7A8B">
          <w:rPr>
            <w:noProof/>
            <w:webHidden/>
          </w:rPr>
        </w:r>
        <w:r w:rsidR="003E7A8B">
          <w:rPr>
            <w:noProof/>
            <w:webHidden/>
          </w:rPr>
          <w:fldChar w:fldCharType="separate"/>
        </w:r>
        <w:r w:rsidR="003E7A8B">
          <w:rPr>
            <w:noProof/>
            <w:webHidden/>
          </w:rPr>
          <w:t>14</w:t>
        </w:r>
        <w:r w:rsidR="003E7A8B">
          <w:rPr>
            <w:noProof/>
            <w:webHidden/>
          </w:rPr>
          <w:fldChar w:fldCharType="end"/>
        </w:r>
      </w:hyperlink>
    </w:p>
    <w:p w14:paraId="7A00E404" w14:textId="4263ECD4"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55" w:history="1">
        <w:r w:rsidR="003E7A8B" w:rsidRPr="00912B06">
          <w:rPr>
            <w:rStyle w:val="Hyperlink"/>
            <w:noProof/>
          </w:rPr>
          <w:t>Figure 4: Airplane Rotations [3]</w:t>
        </w:r>
        <w:r w:rsidR="003E7A8B">
          <w:rPr>
            <w:noProof/>
            <w:webHidden/>
          </w:rPr>
          <w:tab/>
        </w:r>
        <w:r w:rsidR="003E7A8B">
          <w:rPr>
            <w:noProof/>
            <w:webHidden/>
          </w:rPr>
          <w:fldChar w:fldCharType="begin"/>
        </w:r>
        <w:r w:rsidR="003E7A8B">
          <w:rPr>
            <w:noProof/>
            <w:webHidden/>
          </w:rPr>
          <w:instrText xml:space="preserve"> PAGEREF _Toc62473955 \h </w:instrText>
        </w:r>
        <w:r w:rsidR="003E7A8B">
          <w:rPr>
            <w:noProof/>
            <w:webHidden/>
          </w:rPr>
        </w:r>
        <w:r w:rsidR="003E7A8B">
          <w:rPr>
            <w:noProof/>
            <w:webHidden/>
          </w:rPr>
          <w:fldChar w:fldCharType="separate"/>
        </w:r>
        <w:r w:rsidR="003E7A8B">
          <w:rPr>
            <w:noProof/>
            <w:webHidden/>
          </w:rPr>
          <w:t>15</w:t>
        </w:r>
        <w:r w:rsidR="003E7A8B">
          <w:rPr>
            <w:noProof/>
            <w:webHidden/>
          </w:rPr>
          <w:fldChar w:fldCharType="end"/>
        </w:r>
      </w:hyperlink>
    </w:p>
    <w:p w14:paraId="0F38662A" w14:textId="2434874E"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56" w:history="1">
        <w:r w:rsidR="003E7A8B" w:rsidRPr="00912B06">
          <w:rPr>
            <w:rStyle w:val="Hyperlink"/>
            <w:noProof/>
          </w:rPr>
          <w:t>Figure 5: East, North, Up Coordinate System [16]</w:t>
        </w:r>
        <w:r w:rsidR="003E7A8B">
          <w:rPr>
            <w:noProof/>
            <w:webHidden/>
          </w:rPr>
          <w:tab/>
        </w:r>
        <w:r w:rsidR="003E7A8B">
          <w:rPr>
            <w:noProof/>
            <w:webHidden/>
          </w:rPr>
          <w:fldChar w:fldCharType="begin"/>
        </w:r>
        <w:r w:rsidR="003E7A8B">
          <w:rPr>
            <w:noProof/>
            <w:webHidden/>
          </w:rPr>
          <w:instrText xml:space="preserve"> PAGEREF _Toc62473956 \h </w:instrText>
        </w:r>
        <w:r w:rsidR="003E7A8B">
          <w:rPr>
            <w:noProof/>
            <w:webHidden/>
          </w:rPr>
        </w:r>
        <w:r w:rsidR="003E7A8B">
          <w:rPr>
            <w:noProof/>
            <w:webHidden/>
          </w:rPr>
          <w:fldChar w:fldCharType="separate"/>
        </w:r>
        <w:r w:rsidR="003E7A8B">
          <w:rPr>
            <w:noProof/>
            <w:webHidden/>
          </w:rPr>
          <w:t>16</w:t>
        </w:r>
        <w:r w:rsidR="003E7A8B">
          <w:rPr>
            <w:noProof/>
            <w:webHidden/>
          </w:rPr>
          <w:fldChar w:fldCharType="end"/>
        </w:r>
      </w:hyperlink>
    </w:p>
    <w:p w14:paraId="01B424B7" w14:textId="65B1B3DB"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57" w:history="1">
        <w:r w:rsidR="003E7A8B" w:rsidRPr="00912B06">
          <w:rPr>
            <w:rStyle w:val="Hyperlink"/>
            <w:noProof/>
          </w:rPr>
          <w:t>Figure 6: Rotational and Translation Coordinate Axes [2]</w:t>
        </w:r>
        <w:r w:rsidR="003E7A8B">
          <w:rPr>
            <w:noProof/>
            <w:webHidden/>
          </w:rPr>
          <w:tab/>
        </w:r>
        <w:r w:rsidR="003E7A8B">
          <w:rPr>
            <w:noProof/>
            <w:webHidden/>
          </w:rPr>
          <w:fldChar w:fldCharType="begin"/>
        </w:r>
        <w:r w:rsidR="003E7A8B">
          <w:rPr>
            <w:noProof/>
            <w:webHidden/>
          </w:rPr>
          <w:instrText xml:space="preserve"> PAGEREF _Toc62473957 \h </w:instrText>
        </w:r>
        <w:r w:rsidR="003E7A8B">
          <w:rPr>
            <w:noProof/>
            <w:webHidden/>
          </w:rPr>
        </w:r>
        <w:r w:rsidR="003E7A8B">
          <w:rPr>
            <w:noProof/>
            <w:webHidden/>
          </w:rPr>
          <w:fldChar w:fldCharType="separate"/>
        </w:r>
        <w:r w:rsidR="003E7A8B">
          <w:rPr>
            <w:noProof/>
            <w:webHidden/>
          </w:rPr>
          <w:t>17</w:t>
        </w:r>
        <w:r w:rsidR="003E7A8B">
          <w:rPr>
            <w:noProof/>
            <w:webHidden/>
          </w:rPr>
          <w:fldChar w:fldCharType="end"/>
        </w:r>
      </w:hyperlink>
    </w:p>
    <w:p w14:paraId="76F13095" w14:textId="1EFBB614"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58" w:history="1">
        <w:r w:rsidR="003E7A8B" w:rsidRPr="00912B06">
          <w:rPr>
            <w:rStyle w:val="Hyperlink"/>
            <w:noProof/>
          </w:rPr>
          <w:t>Figure 7: Rotational Coordinate Axes [2]</w:t>
        </w:r>
        <w:r w:rsidR="003E7A8B">
          <w:rPr>
            <w:noProof/>
            <w:webHidden/>
          </w:rPr>
          <w:tab/>
        </w:r>
        <w:r w:rsidR="003E7A8B">
          <w:rPr>
            <w:noProof/>
            <w:webHidden/>
          </w:rPr>
          <w:fldChar w:fldCharType="begin"/>
        </w:r>
        <w:r w:rsidR="003E7A8B">
          <w:rPr>
            <w:noProof/>
            <w:webHidden/>
          </w:rPr>
          <w:instrText xml:space="preserve"> PAGEREF _Toc62473958 \h </w:instrText>
        </w:r>
        <w:r w:rsidR="003E7A8B">
          <w:rPr>
            <w:noProof/>
            <w:webHidden/>
          </w:rPr>
        </w:r>
        <w:r w:rsidR="003E7A8B">
          <w:rPr>
            <w:noProof/>
            <w:webHidden/>
          </w:rPr>
          <w:fldChar w:fldCharType="separate"/>
        </w:r>
        <w:r w:rsidR="003E7A8B">
          <w:rPr>
            <w:noProof/>
            <w:webHidden/>
          </w:rPr>
          <w:t>17</w:t>
        </w:r>
        <w:r w:rsidR="003E7A8B">
          <w:rPr>
            <w:noProof/>
            <w:webHidden/>
          </w:rPr>
          <w:fldChar w:fldCharType="end"/>
        </w:r>
      </w:hyperlink>
    </w:p>
    <w:p w14:paraId="1DE1B580" w14:textId="6644E781"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59" w:history="1">
        <w:r w:rsidR="003E7A8B" w:rsidRPr="00912B06">
          <w:rPr>
            <w:rStyle w:val="Hyperlink"/>
            <w:noProof/>
          </w:rPr>
          <w:t>Figure 8: Lift Coefficient vs Angle of Attack [3]</w:t>
        </w:r>
        <w:r w:rsidR="003E7A8B">
          <w:rPr>
            <w:noProof/>
            <w:webHidden/>
          </w:rPr>
          <w:tab/>
        </w:r>
        <w:r w:rsidR="003E7A8B">
          <w:rPr>
            <w:noProof/>
            <w:webHidden/>
          </w:rPr>
          <w:fldChar w:fldCharType="begin"/>
        </w:r>
        <w:r w:rsidR="003E7A8B">
          <w:rPr>
            <w:noProof/>
            <w:webHidden/>
          </w:rPr>
          <w:instrText xml:space="preserve"> PAGEREF _Toc62473959 \h </w:instrText>
        </w:r>
        <w:r w:rsidR="003E7A8B">
          <w:rPr>
            <w:noProof/>
            <w:webHidden/>
          </w:rPr>
        </w:r>
        <w:r w:rsidR="003E7A8B">
          <w:rPr>
            <w:noProof/>
            <w:webHidden/>
          </w:rPr>
          <w:fldChar w:fldCharType="separate"/>
        </w:r>
        <w:r w:rsidR="003E7A8B">
          <w:rPr>
            <w:noProof/>
            <w:webHidden/>
          </w:rPr>
          <w:t>21</w:t>
        </w:r>
        <w:r w:rsidR="003E7A8B">
          <w:rPr>
            <w:noProof/>
            <w:webHidden/>
          </w:rPr>
          <w:fldChar w:fldCharType="end"/>
        </w:r>
      </w:hyperlink>
    </w:p>
    <w:p w14:paraId="76FCB328" w14:textId="69443EE2"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60" w:history="1">
        <w:r w:rsidR="003E7A8B" w:rsidRPr="00912B06">
          <w:rPr>
            <w:rStyle w:val="Hyperlink"/>
            <w:noProof/>
          </w:rPr>
          <w:t>Figure 9: Entity-Component-System Visualized [26]</w:t>
        </w:r>
        <w:r w:rsidR="003E7A8B">
          <w:rPr>
            <w:noProof/>
            <w:webHidden/>
          </w:rPr>
          <w:tab/>
        </w:r>
        <w:r w:rsidR="003E7A8B">
          <w:rPr>
            <w:noProof/>
            <w:webHidden/>
          </w:rPr>
          <w:fldChar w:fldCharType="begin"/>
        </w:r>
        <w:r w:rsidR="003E7A8B">
          <w:rPr>
            <w:noProof/>
            <w:webHidden/>
          </w:rPr>
          <w:instrText xml:space="preserve"> PAGEREF _Toc62473960 \h </w:instrText>
        </w:r>
        <w:r w:rsidR="003E7A8B">
          <w:rPr>
            <w:noProof/>
            <w:webHidden/>
          </w:rPr>
        </w:r>
        <w:r w:rsidR="003E7A8B">
          <w:rPr>
            <w:noProof/>
            <w:webHidden/>
          </w:rPr>
          <w:fldChar w:fldCharType="separate"/>
        </w:r>
        <w:r w:rsidR="003E7A8B">
          <w:rPr>
            <w:noProof/>
            <w:webHidden/>
          </w:rPr>
          <w:t>27</w:t>
        </w:r>
        <w:r w:rsidR="003E7A8B">
          <w:rPr>
            <w:noProof/>
            <w:webHidden/>
          </w:rPr>
          <w:fldChar w:fldCharType="end"/>
        </w:r>
      </w:hyperlink>
    </w:p>
    <w:p w14:paraId="5772068F" w14:textId="279E9C5C"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61" w:history="1">
        <w:r w:rsidR="003E7A8B" w:rsidRPr="00912B06">
          <w:rPr>
            <w:rStyle w:val="Hyperlink"/>
            <w:noProof/>
          </w:rPr>
          <w:t>Figure 10: Flight Dynamics Model Entity-Component-System Organization</w:t>
        </w:r>
        <w:r w:rsidR="003E7A8B">
          <w:rPr>
            <w:noProof/>
            <w:webHidden/>
          </w:rPr>
          <w:tab/>
        </w:r>
        <w:r w:rsidR="003E7A8B">
          <w:rPr>
            <w:noProof/>
            <w:webHidden/>
          </w:rPr>
          <w:fldChar w:fldCharType="begin"/>
        </w:r>
        <w:r w:rsidR="003E7A8B">
          <w:rPr>
            <w:noProof/>
            <w:webHidden/>
          </w:rPr>
          <w:instrText xml:space="preserve"> PAGEREF _Toc62473961 \h </w:instrText>
        </w:r>
        <w:r w:rsidR="003E7A8B">
          <w:rPr>
            <w:noProof/>
            <w:webHidden/>
          </w:rPr>
        </w:r>
        <w:r w:rsidR="003E7A8B">
          <w:rPr>
            <w:noProof/>
            <w:webHidden/>
          </w:rPr>
          <w:fldChar w:fldCharType="separate"/>
        </w:r>
        <w:r w:rsidR="003E7A8B">
          <w:rPr>
            <w:noProof/>
            <w:webHidden/>
          </w:rPr>
          <w:t>42</w:t>
        </w:r>
        <w:r w:rsidR="003E7A8B">
          <w:rPr>
            <w:noProof/>
            <w:webHidden/>
          </w:rPr>
          <w:fldChar w:fldCharType="end"/>
        </w:r>
      </w:hyperlink>
    </w:p>
    <w:p w14:paraId="4C726DB2" w14:textId="5F160470"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62" w:history="1">
        <w:r w:rsidR="003E7A8B" w:rsidRPr="00912B06">
          <w:rPr>
            <w:rStyle w:val="Hyperlink"/>
            <w:noProof/>
          </w:rPr>
          <w:t>Figure 11: Flight Simulator Entity-Component-System Organization</w:t>
        </w:r>
        <w:r w:rsidR="003E7A8B">
          <w:rPr>
            <w:noProof/>
            <w:webHidden/>
          </w:rPr>
          <w:tab/>
        </w:r>
        <w:r w:rsidR="003E7A8B">
          <w:rPr>
            <w:noProof/>
            <w:webHidden/>
          </w:rPr>
          <w:fldChar w:fldCharType="begin"/>
        </w:r>
        <w:r w:rsidR="003E7A8B">
          <w:rPr>
            <w:noProof/>
            <w:webHidden/>
          </w:rPr>
          <w:instrText xml:space="preserve"> PAGEREF _Toc62473962 \h </w:instrText>
        </w:r>
        <w:r w:rsidR="003E7A8B">
          <w:rPr>
            <w:noProof/>
            <w:webHidden/>
          </w:rPr>
        </w:r>
        <w:r w:rsidR="003E7A8B">
          <w:rPr>
            <w:noProof/>
            <w:webHidden/>
          </w:rPr>
          <w:fldChar w:fldCharType="separate"/>
        </w:r>
        <w:r w:rsidR="003E7A8B">
          <w:rPr>
            <w:noProof/>
            <w:webHidden/>
          </w:rPr>
          <w:t>63</w:t>
        </w:r>
        <w:r w:rsidR="003E7A8B">
          <w:rPr>
            <w:noProof/>
            <w:webHidden/>
          </w:rPr>
          <w:fldChar w:fldCharType="end"/>
        </w:r>
      </w:hyperlink>
    </w:p>
    <w:p w14:paraId="5CE72605" w14:textId="495A552D"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63" w:history="1">
        <w:r w:rsidR="003E7A8B" w:rsidRPr="00912B06">
          <w:rPr>
            <w:rStyle w:val="Hyperlink"/>
            <w:noProof/>
          </w:rPr>
          <w:t>Figure 12: Flight Simulator System Execution Flow</w:t>
        </w:r>
        <w:r w:rsidR="003E7A8B">
          <w:rPr>
            <w:noProof/>
            <w:webHidden/>
          </w:rPr>
          <w:tab/>
        </w:r>
        <w:r w:rsidR="003E7A8B">
          <w:rPr>
            <w:noProof/>
            <w:webHidden/>
          </w:rPr>
          <w:fldChar w:fldCharType="begin"/>
        </w:r>
        <w:r w:rsidR="003E7A8B">
          <w:rPr>
            <w:noProof/>
            <w:webHidden/>
          </w:rPr>
          <w:instrText xml:space="preserve"> PAGEREF _Toc62473963 \h </w:instrText>
        </w:r>
        <w:r w:rsidR="003E7A8B">
          <w:rPr>
            <w:noProof/>
            <w:webHidden/>
          </w:rPr>
        </w:r>
        <w:r w:rsidR="003E7A8B">
          <w:rPr>
            <w:noProof/>
            <w:webHidden/>
          </w:rPr>
          <w:fldChar w:fldCharType="separate"/>
        </w:r>
        <w:r w:rsidR="003E7A8B">
          <w:rPr>
            <w:noProof/>
            <w:webHidden/>
          </w:rPr>
          <w:t>64</w:t>
        </w:r>
        <w:r w:rsidR="003E7A8B">
          <w:rPr>
            <w:noProof/>
            <w:webHidden/>
          </w:rPr>
          <w:fldChar w:fldCharType="end"/>
        </w:r>
      </w:hyperlink>
    </w:p>
    <w:p w14:paraId="2AAA7E49" w14:textId="723FE3A4" w:rsidR="003E7A8B" w:rsidRDefault="002173EE">
      <w:pPr>
        <w:pStyle w:val="TableofFigures"/>
        <w:tabs>
          <w:tab w:val="right" w:leader="dot" w:pos="8630"/>
        </w:tabs>
        <w:rPr>
          <w:rFonts w:asciiTheme="minorHAnsi" w:eastAsiaTheme="minorEastAsia" w:hAnsiTheme="minorHAnsi" w:cstheme="minorBidi"/>
          <w:noProof/>
          <w:sz w:val="22"/>
          <w:szCs w:val="22"/>
        </w:rPr>
      </w:pPr>
      <w:hyperlink w:anchor="_Toc62473964" w:history="1">
        <w:r w:rsidR="003E7A8B" w:rsidRPr="00912B06">
          <w:rPr>
            <w:rStyle w:val="Hyperlink"/>
            <w:noProof/>
          </w:rPr>
          <w:t>Figure 13: FlightGear Display During Simulation</w:t>
        </w:r>
        <w:r w:rsidR="003E7A8B">
          <w:rPr>
            <w:noProof/>
            <w:webHidden/>
          </w:rPr>
          <w:tab/>
        </w:r>
        <w:r w:rsidR="003E7A8B">
          <w:rPr>
            <w:noProof/>
            <w:webHidden/>
          </w:rPr>
          <w:fldChar w:fldCharType="begin"/>
        </w:r>
        <w:r w:rsidR="003E7A8B">
          <w:rPr>
            <w:noProof/>
            <w:webHidden/>
          </w:rPr>
          <w:instrText xml:space="preserve"> PAGEREF _Toc62473964 \h </w:instrText>
        </w:r>
        <w:r w:rsidR="003E7A8B">
          <w:rPr>
            <w:noProof/>
            <w:webHidden/>
          </w:rPr>
        </w:r>
        <w:r w:rsidR="003E7A8B">
          <w:rPr>
            <w:noProof/>
            <w:webHidden/>
          </w:rPr>
          <w:fldChar w:fldCharType="separate"/>
        </w:r>
        <w:r w:rsidR="003E7A8B">
          <w:rPr>
            <w:noProof/>
            <w:webHidden/>
          </w:rPr>
          <w:t>73</w:t>
        </w:r>
        <w:r w:rsidR="003E7A8B">
          <w:rPr>
            <w:noProof/>
            <w:webHidden/>
          </w:rPr>
          <w:fldChar w:fldCharType="end"/>
        </w:r>
      </w:hyperlink>
    </w:p>
    <w:p w14:paraId="68206EAA" w14:textId="5DE893AC"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474282"/>
      <w:r w:rsidRPr="00E914BE">
        <w:rPr>
          <w:sz w:val="29"/>
          <w:szCs w:val="29"/>
        </w:rPr>
        <w:lastRenderedPageBreak/>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181F47D2" w14:textId="41229B66" w:rsidR="000E4380"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426264" w:history="1">
        <w:r w:rsidR="000E4380" w:rsidRPr="00900091">
          <w:rPr>
            <w:rStyle w:val="Hyperlink"/>
            <w:noProof/>
          </w:rPr>
          <w:t>Table 1: Test One Palmer-based Flight Control Instructions</w:t>
        </w:r>
        <w:r w:rsidR="000E4380">
          <w:rPr>
            <w:noProof/>
            <w:webHidden/>
          </w:rPr>
          <w:tab/>
        </w:r>
        <w:r w:rsidR="000E4380">
          <w:rPr>
            <w:noProof/>
            <w:webHidden/>
          </w:rPr>
          <w:fldChar w:fldCharType="begin"/>
        </w:r>
        <w:r w:rsidR="000E4380">
          <w:rPr>
            <w:noProof/>
            <w:webHidden/>
          </w:rPr>
          <w:instrText xml:space="preserve"> PAGEREF _Toc62426264 \h </w:instrText>
        </w:r>
        <w:r w:rsidR="000E4380">
          <w:rPr>
            <w:noProof/>
            <w:webHidden/>
          </w:rPr>
        </w:r>
        <w:r w:rsidR="000E4380">
          <w:rPr>
            <w:noProof/>
            <w:webHidden/>
          </w:rPr>
          <w:fldChar w:fldCharType="separate"/>
        </w:r>
        <w:r w:rsidR="000E4380">
          <w:rPr>
            <w:noProof/>
            <w:webHidden/>
          </w:rPr>
          <w:t>50</w:t>
        </w:r>
        <w:r w:rsidR="000E4380">
          <w:rPr>
            <w:noProof/>
            <w:webHidden/>
          </w:rPr>
          <w:fldChar w:fldCharType="end"/>
        </w:r>
      </w:hyperlink>
    </w:p>
    <w:p w14:paraId="031301A2" w14:textId="04C7C725"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65" w:history="1">
        <w:r w:rsidR="000E4380" w:rsidRPr="00900091">
          <w:rPr>
            <w:rStyle w:val="Hyperlink"/>
            <w:noProof/>
          </w:rPr>
          <w:t>Table 2: Test Two Palmer-based Flight Control Instructions</w:t>
        </w:r>
        <w:r w:rsidR="000E4380">
          <w:rPr>
            <w:noProof/>
            <w:webHidden/>
          </w:rPr>
          <w:tab/>
        </w:r>
        <w:r w:rsidR="000E4380">
          <w:rPr>
            <w:noProof/>
            <w:webHidden/>
          </w:rPr>
          <w:fldChar w:fldCharType="begin"/>
        </w:r>
        <w:r w:rsidR="000E4380">
          <w:rPr>
            <w:noProof/>
            <w:webHidden/>
          </w:rPr>
          <w:instrText xml:space="preserve"> PAGEREF _Toc62426265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0B325C20" w14:textId="193C486E"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66" w:history="1">
        <w:r w:rsidR="000E4380" w:rsidRPr="00900091">
          <w:rPr>
            <w:rStyle w:val="Hyperlink"/>
            <w:noProof/>
          </w:rPr>
          <w:t>Table 3: Test Three Palmer-based Flight Control Instructions</w:t>
        </w:r>
        <w:r w:rsidR="000E4380">
          <w:rPr>
            <w:noProof/>
            <w:webHidden/>
          </w:rPr>
          <w:tab/>
        </w:r>
        <w:r w:rsidR="000E4380">
          <w:rPr>
            <w:noProof/>
            <w:webHidden/>
          </w:rPr>
          <w:fldChar w:fldCharType="begin"/>
        </w:r>
        <w:r w:rsidR="000E4380">
          <w:rPr>
            <w:noProof/>
            <w:webHidden/>
          </w:rPr>
          <w:instrText xml:space="preserve"> PAGEREF _Toc62426266 \h </w:instrText>
        </w:r>
        <w:r w:rsidR="000E4380">
          <w:rPr>
            <w:noProof/>
            <w:webHidden/>
          </w:rPr>
        </w:r>
        <w:r w:rsidR="000E4380">
          <w:rPr>
            <w:noProof/>
            <w:webHidden/>
          </w:rPr>
          <w:fldChar w:fldCharType="separate"/>
        </w:r>
        <w:r w:rsidR="000E4380">
          <w:rPr>
            <w:noProof/>
            <w:webHidden/>
          </w:rPr>
          <w:t>51</w:t>
        </w:r>
        <w:r w:rsidR="000E4380">
          <w:rPr>
            <w:noProof/>
            <w:webHidden/>
          </w:rPr>
          <w:fldChar w:fldCharType="end"/>
        </w:r>
      </w:hyperlink>
    </w:p>
    <w:p w14:paraId="2604FAEA" w14:textId="25EBD1D5"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67" w:history="1">
        <w:r w:rsidR="000E4380" w:rsidRPr="00900091">
          <w:rPr>
            <w:rStyle w:val="Hyperlink"/>
            <w:noProof/>
          </w:rPr>
          <w:t>Table 4: Initial Flight Data for Each Bourg-based Test</w:t>
        </w:r>
        <w:r w:rsidR="000E4380">
          <w:rPr>
            <w:noProof/>
            <w:webHidden/>
          </w:rPr>
          <w:tab/>
        </w:r>
        <w:r w:rsidR="000E4380">
          <w:rPr>
            <w:noProof/>
            <w:webHidden/>
          </w:rPr>
          <w:fldChar w:fldCharType="begin"/>
        </w:r>
        <w:r w:rsidR="000E4380">
          <w:rPr>
            <w:noProof/>
            <w:webHidden/>
          </w:rPr>
          <w:instrText xml:space="preserve"> PAGEREF _Toc62426267 \h </w:instrText>
        </w:r>
        <w:r w:rsidR="000E4380">
          <w:rPr>
            <w:noProof/>
            <w:webHidden/>
          </w:rPr>
        </w:r>
        <w:r w:rsidR="000E4380">
          <w:rPr>
            <w:noProof/>
            <w:webHidden/>
          </w:rPr>
          <w:fldChar w:fldCharType="separate"/>
        </w:r>
        <w:r w:rsidR="000E4380">
          <w:rPr>
            <w:noProof/>
            <w:webHidden/>
          </w:rPr>
          <w:t>53</w:t>
        </w:r>
        <w:r w:rsidR="000E4380">
          <w:rPr>
            <w:noProof/>
            <w:webHidden/>
          </w:rPr>
          <w:fldChar w:fldCharType="end"/>
        </w:r>
      </w:hyperlink>
    </w:p>
    <w:p w14:paraId="281AB1D3" w14:textId="7372A7F4"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68" w:history="1">
        <w:r w:rsidR="000E4380" w:rsidRPr="00900091">
          <w:rPr>
            <w:rStyle w:val="Hyperlink"/>
            <w:noProof/>
          </w:rPr>
          <w:t>Table 5: Test One Bourg-based Flight Control Instructions</w:t>
        </w:r>
        <w:r w:rsidR="000E4380">
          <w:rPr>
            <w:noProof/>
            <w:webHidden/>
          </w:rPr>
          <w:tab/>
        </w:r>
        <w:r w:rsidR="000E4380">
          <w:rPr>
            <w:noProof/>
            <w:webHidden/>
          </w:rPr>
          <w:fldChar w:fldCharType="begin"/>
        </w:r>
        <w:r w:rsidR="000E4380">
          <w:rPr>
            <w:noProof/>
            <w:webHidden/>
          </w:rPr>
          <w:instrText xml:space="preserve"> PAGEREF _Toc62426268 \h </w:instrText>
        </w:r>
        <w:r w:rsidR="000E4380">
          <w:rPr>
            <w:noProof/>
            <w:webHidden/>
          </w:rPr>
        </w:r>
        <w:r w:rsidR="000E4380">
          <w:rPr>
            <w:noProof/>
            <w:webHidden/>
          </w:rPr>
          <w:fldChar w:fldCharType="separate"/>
        </w:r>
        <w:r w:rsidR="000E4380">
          <w:rPr>
            <w:noProof/>
            <w:webHidden/>
          </w:rPr>
          <w:t>54</w:t>
        </w:r>
        <w:r w:rsidR="000E4380">
          <w:rPr>
            <w:noProof/>
            <w:webHidden/>
          </w:rPr>
          <w:fldChar w:fldCharType="end"/>
        </w:r>
      </w:hyperlink>
    </w:p>
    <w:p w14:paraId="2324B98B" w14:textId="72EE4D10"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69" w:history="1">
        <w:r w:rsidR="000E4380" w:rsidRPr="00900091">
          <w:rPr>
            <w:rStyle w:val="Hyperlink"/>
            <w:noProof/>
          </w:rPr>
          <w:t>Table 6: Test Two Bourg-based Flight Control Instructions</w:t>
        </w:r>
        <w:r w:rsidR="000E4380">
          <w:rPr>
            <w:noProof/>
            <w:webHidden/>
          </w:rPr>
          <w:tab/>
        </w:r>
        <w:r w:rsidR="000E4380">
          <w:rPr>
            <w:noProof/>
            <w:webHidden/>
          </w:rPr>
          <w:fldChar w:fldCharType="begin"/>
        </w:r>
        <w:r w:rsidR="000E4380">
          <w:rPr>
            <w:noProof/>
            <w:webHidden/>
          </w:rPr>
          <w:instrText xml:space="preserve"> PAGEREF _Toc62426269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52EEC912" w14:textId="77EB4A8D"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70" w:history="1">
        <w:r w:rsidR="000E4380" w:rsidRPr="00900091">
          <w:rPr>
            <w:rStyle w:val="Hyperlink"/>
            <w:noProof/>
          </w:rPr>
          <w:t>Table 7: Test Three Bourg-based Flight Control Instructions</w:t>
        </w:r>
        <w:r w:rsidR="000E4380">
          <w:rPr>
            <w:noProof/>
            <w:webHidden/>
          </w:rPr>
          <w:tab/>
        </w:r>
        <w:r w:rsidR="000E4380">
          <w:rPr>
            <w:noProof/>
            <w:webHidden/>
          </w:rPr>
          <w:fldChar w:fldCharType="begin"/>
        </w:r>
        <w:r w:rsidR="000E4380">
          <w:rPr>
            <w:noProof/>
            <w:webHidden/>
          </w:rPr>
          <w:instrText xml:space="preserve"> PAGEREF _Toc62426270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DA4A93F" w14:textId="41CD1945"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71" w:history="1">
        <w:r w:rsidR="000E4380" w:rsidRPr="00900091">
          <w:rPr>
            <w:rStyle w:val="Hyperlink"/>
            <w:noProof/>
          </w:rPr>
          <w:t>Table 8: Test Four Bourg-based Flight Control Instructions</w:t>
        </w:r>
        <w:r w:rsidR="000E4380">
          <w:rPr>
            <w:noProof/>
            <w:webHidden/>
          </w:rPr>
          <w:tab/>
        </w:r>
        <w:r w:rsidR="000E4380">
          <w:rPr>
            <w:noProof/>
            <w:webHidden/>
          </w:rPr>
          <w:fldChar w:fldCharType="begin"/>
        </w:r>
        <w:r w:rsidR="000E4380">
          <w:rPr>
            <w:noProof/>
            <w:webHidden/>
          </w:rPr>
          <w:instrText xml:space="preserve"> PAGEREF _Toc62426271 \h </w:instrText>
        </w:r>
        <w:r w:rsidR="000E4380">
          <w:rPr>
            <w:noProof/>
            <w:webHidden/>
          </w:rPr>
        </w:r>
        <w:r w:rsidR="000E4380">
          <w:rPr>
            <w:noProof/>
            <w:webHidden/>
          </w:rPr>
          <w:fldChar w:fldCharType="separate"/>
        </w:r>
        <w:r w:rsidR="000E4380">
          <w:rPr>
            <w:noProof/>
            <w:webHidden/>
          </w:rPr>
          <w:t>55</w:t>
        </w:r>
        <w:r w:rsidR="000E4380">
          <w:rPr>
            <w:noProof/>
            <w:webHidden/>
          </w:rPr>
          <w:fldChar w:fldCharType="end"/>
        </w:r>
      </w:hyperlink>
    </w:p>
    <w:p w14:paraId="20FD8EAF" w14:textId="30E56BFD"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72" w:history="1">
        <w:r w:rsidR="000E4380" w:rsidRPr="00900091">
          <w:rPr>
            <w:rStyle w:val="Hyperlink"/>
            <w:noProof/>
          </w:rPr>
          <w:t>Table 9: Test Five Bourg-based Flight Control Instructions</w:t>
        </w:r>
        <w:r w:rsidR="000E4380">
          <w:rPr>
            <w:noProof/>
            <w:webHidden/>
          </w:rPr>
          <w:tab/>
        </w:r>
        <w:r w:rsidR="000E4380">
          <w:rPr>
            <w:noProof/>
            <w:webHidden/>
          </w:rPr>
          <w:fldChar w:fldCharType="begin"/>
        </w:r>
        <w:r w:rsidR="000E4380">
          <w:rPr>
            <w:noProof/>
            <w:webHidden/>
          </w:rPr>
          <w:instrText xml:space="preserve"> PAGEREF _Toc62426272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3A579D47" w14:textId="23D71B28"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73" w:history="1">
        <w:r w:rsidR="000E4380" w:rsidRPr="00900091">
          <w:rPr>
            <w:rStyle w:val="Hyperlink"/>
            <w:noProof/>
          </w:rPr>
          <w:t>Table 10: Test Six Bourg-based Flight Control Instructions</w:t>
        </w:r>
        <w:r w:rsidR="000E4380">
          <w:rPr>
            <w:noProof/>
            <w:webHidden/>
          </w:rPr>
          <w:tab/>
        </w:r>
        <w:r w:rsidR="000E4380">
          <w:rPr>
            <w:noProof/>
            <w:webHidden/>
          </w:rPr>
          <w:fldChar w:fldCharType="begin"/>
        </w:r>
        <w:r w:rsidR="000E4380">
          <w:rPr>
            <w:noProof/>
            <w:webHidden/>
          </w:rPr>
          <w:instrText xml:space="preserve"> PAGEREF _Toc62426273 \h </w:instrText>
        </w:r>
        <w:r w:rsidR="000E4380">
          <w:rPr>
            <w:noProof/>
            <w:webHidden/>
          </w:rPr>
        </w:r>
        <w:r w:rsidR="000E4380">
          <w:rPr>
            <w:noProof/>
            <w:webHidden/>
          </w:rPr>
          <w:fldChar w:fldCharType="separate"/>
        </w:r>
        <w:r w:rsidR="000E4380">
          <w:rPr>
            <w:noProof/>
            <w:webHidden/>
          </w:rPr>
          <w:t>56</w:t>
        </w:r>
        <w:r w:rsidR="000E4380">
          <w:rPr>
            <w:noProof/>
            <w:webHidden/>
          </w:rPr>
          <w:fldChar w:fldCharType="end"/>
        </w:r>
      </w:hyperlink>
    </w:p>
    <w:p w14:paraId="4E396E21" w14:textId="7AC87BDD"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74" w:history="1">
        <w:r w:rsidR="000E4380" w:rsidRPr="00900091">
          <w:rPr>
            <w:rStyle w:val="Hyperlink"/>
            <w:noProof/>
          </w:rPr>
          <w:t>Table 11: Palmer-based Flight Simulator Keyboard Controls</w:t>
        </w:r>
        <w:r w:rsidR="000E4380">
          <w:rPr>
            <w:noProof/>
            <w:webHidden/>
          </w:rPr>
          <w:tab/>
        </w:r>
        <w:r w:rsidR="000E4380">
          <w:rPr>
            <w:noProof/>
            <w:webHidden/>
          </w:rPr>
          <w:fldChar w:fldCharType="begin"/>
        </w:r>
        <w:r w:rsidR="000E4380">
          <w:rPr>
            <w:noProof/>
            <w:webHidden/>
          </w:rPr>
          <w:instrText xml:space="preserve"> PAGEREF _Toc62426274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0C42D0D1" w14:textId="644C57B7" w:rsidR="000E4380" w:rsidRDefault="002173EE">
      <w:pPr>
        <w:pStyle w:val="TableofFigures"/>
        <w:tabs>
          <w:tab w:val="right" w:leader="dot" w:pos="8630"/>
        </w:tabs>
        <w:rPr>
          <w:rFonts w:asciiTheme="minorHAnsi" w:eastAsiaTheme="minorEastAsia" w:hAnsiTheme="minorHAnsi" w:cstheme="minorBidi"/>
          <w:noProof/>
          <w:sz w:val="22"/>
          <w:szCs w:val="22"/>
        </w:rPr>
      </w:pPr>
      <w:hyperlink w:anchor="_Toc62426275" w:history="1">
        <w:r w:rsidR="000E4380" w:rsidRPr="00900091">
          <w:rPr>
            <w:rStyle w:val="Hyperlink"/>
            <w:noProof/>
          </w:rPr>
          <w:t>Table 12: Bourg-based Flight Simulator Keyboard Controls</w:t>
        </w:r>
        <w:r w:rsidR="000E4380">
          <w:rPr>
            <w:noProof/>
            <w:webHidden/>
          </w:rPr>
          <w:tab/>
        </w:r>
        <w:r w:rsidR="000E4380">
          <w:rPr>
            <w:noProof/>
            <w:webHidden/>
          </w:rPr>
          <w:fldChar w:fldCharType="begin"/>
        </w:r>
        <w:r w:rsidR="000E4380">
          <w:rPr>
            <w:noProof/>
            <w:webHidden/>
          </w:rPr>
          <w:instrText xml:space="preserve"> PAGEREF _Toc62426275 \h </w:instrText>
        </w:r>
        <w:r w:rsidR="000E4380">
          <w:rPr>
            <w:noProof/>
            <w:webHidden/>
          </w:rPr>
        </w:r>
        <w:r w:rsidR="000E4380">
          <w:rPr>
            <w:noProof/>
            <w:webHidden/>
          </w:rPr>
          <w:fldChar w:fldCharType="separate"/>
        </w:r>
        <w:r w:rsidR="000E4380">
          <w:rPr>
            <w:noProof/>
            <w:webHidden/>
          </w:rPr>
          <w:t>82</w:t>
        </w:r>
        <w:r w:rsidR="000E4380">
          <w:rPr>
            <w:noProof/>
            <w:webHidden/>
          </w:rPr>
          <w:fldChar w:fldCharType="end"/>
        </w:r>
      </w:hyperlink>
    </w:p>
    <w:p w14:paraId="3923B597" w14:textId="35EB1F5F"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lastRenderedPageBreak/>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474283"/>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091F1766"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B507CA">
        <w:t>tions are cost-</w:t>
      </w:r>
      <w:r w:rsidR="00741ECE">
        <w:t>effective as</w:t>
      </w:r>
      <w:r w:rsidR="005308B0">
        <w:t xml:space="preserve"> they do not require real-life vehicles and equipment, which require fuel, maintenance</w:t>
      </w:r>
      <w:r w:rsidR="00C656EF">
        <w:t>,</w:t>
      </w:r>
      <w:r w:rsidR="005308B0">
        <w:t xml:space="preserve"> and manpower to operate.</w:t>
      </w:r>
      <w:r w:rsidR="000F24BA">
        <w:t xml:space="preserve"> T</w:t>
      </w:r>
      <w:r w:rsidR="00191973">
        <w:t xml:space="preserve">hey are more accessible since </w:t>
      </w:r>
      <w:r w:rsidR="000F24BA">
        <w:t xml:space="preserve">all you need is a </w:t>
      </w:r>
      <w:r w:rsidR="008B727F">
        <w:t xml:space="preserve">capable </w:t>
      </w:r>
      <w:r w:rsidR="00D54414">
        <w:t>computer to use them</w:t>
      </w:r>
      <w:r w:rsidR="000F24BA">
        <w:t xml:space="preserve">. They are more versatile because you can simulate scenarios that might not be possible to put together in real-life. And finally, </w:t>
      </w:r>
      <w:r w:rsidR="00191973">
        <w:t>they ar</w:t>
      </w:r>
      <w:r w:rsidR="002C3AF2">
        <w:t>e completely safe since</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w:t>
      </w:r>
      <w:r w:rsidR="001118EA">
        <w:lastRenderedPageBreak/>
        <w:t>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6B8E06B7" w:rsidR="00083D99" w:rsidRDefault="00083D99" w:rsidP="001A72C2">
      <w:pPr>
        <w:spacing w:before="100" w:beforeAutospacing="1" w:after="100" w:afterAutospacing="1"/>
        <w:ind w:firstLine="360"/>
        <w:contextualSpacing/>
      </w:pPr>
      <w:r>
        <w:t xml:space="preserve">In this thesis, the leveraging </w:t>
      </w:r>
      <w:r w:rsidR="006732E9">
        <w:t>of the ECS design in a military-</w:t>
      </w:r>
      <w:r>
        <w:t xml:space="preserve">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4AEA9FBC"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E62A05">
        <w:t>an</w:t>
      </w:r>
      <w:r w:rsidR="002202B7">
        <w:t xml:space="preserv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xml:space="preserve"> while taking into account external forces, like gravity, as well as the physical properties of the airplane.</w:t>
      </w:r>
      <w:r w:rsidR="00ED7F10">
        <w:t xml:space="preserve"> </w:t>
      </w:r>
      <w:r w:rsidR="00553A42">
        <w:t>The Degrees of F</w:t>
      </w:r>
      <w:r w:rsidR="00B32F47">
        <w:t>reedom</w:t>
      </w:r>
      <w:r w:rsidR="00F26ACB">
        <w:t xml:space="preserve"> (</w:t>
      </w:r>
      <w:r w:rsidR="00D6749F">
        <w:t>DoF</w:t>
      </w:r>
      <w:r w:rsidR="00F26ACB">
        <w:t>)</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 xml:space="preserve">reedom are associated with translation (e.g., x, y, z) and three are associated with rotation (e.g., pitch, roll, yaw) for a total of six possible degrees that could be </w:t>
      </w:r>
      <w:r w:rsidR="00A65FFC">
        <w:lastRenderedPageBreak/>
        <w:t>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w:t>
      </w:r>
      <w:r w:rsidR="00D6749F">
        <w:t>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flight</w:t>
      </w:r>
      <w:r w:rsidR="00E33196">
        <w:t xml:space="preserve"> control system</w:t>
      </w:r>
      <w:r w:rsidR="00116907">
        <w:t xml:space="preserve"> and a graphics visualization system – constructing </w:t>
      </w:r>
      <w:r w:rsidR="00C738FF">
        <w:t>two</w:t>
      </w:r>
      <w:r w:rsidR="00474EA2">
        <w:t xml:space="preserve"> interactive </w:t>
      </w:r>
      <w:r w:rsidR="00116907">
        <w:t>flight simulator</w:t>
      </w:r>
      <w:r w:rsidR="00C738FF">
        <w:t>s</w:t>
      </w:r>
      <w:r w:rsidR="00116907">
        <w:t xml:space="preserve">. </w:t>
      </w:r>
      <w:bookmarkStart w:id="30" w:name="_GoBack"/>
      <w:bookmarkEnd w:id="30"/>
    </w:p>
    <w:p w14:paraId="18E14669" w14:textId="5FE74E4B" w:rsidR="00BE2B9F" w:rsidRDefault="000F69A6" w:rsidP="001A72C2">
      <w:pPr>
        <w:spacing w:before="100" w:beforeAutospacing="1" w:after="100" w:afterAutospacing="1"/>
        <w:ind w:firstLine="360"/>
        <w:contextualSpacing/>
      </w:pPr>
      <w:r>
        <w:t>To</w:t>
      </w:r>
      <w:r w:rsidR="009F2C00">
        <w:t xml:space="preserve"> implement the ECS architecture in a FDM, the </w:t>
      </w:r>
      <w:r w:rsidR="009A01C9">
        <w:t>Rust programming language</w:t>
      </w:r>
      <w:r w:rsidR="009F2C00">
        <w:t xml:space="preserve"> was chosen</w:t>
      </w:r>
      <w:r w:rsidR="00D07C89">
        <w:t>.</w:t>
      </w:r>
      <w:r w:rsidR="003E094E">
        <w:t xml:space="preserve"> Rust, </w:t>
      </w:r>
      <w:r w:rsidR="003E094E" w:rsidRPr="00EB06EB">
        <w:t>created in 2</w:t>
      </w:r>
      <w:r w:rsidR="00506EB9">
        <w:t xml:space="preserve">015, introduces an important </w:t>
      </w:r>
      <w:r w:rsidR="003E094E">
        <w:t>combination of features not available in any other language. These provided features stem from tw</w:t>
      </w:r>
      <w:r w:rsidR="00FC636C">
        <w:t>o concepts that Rust focuses on</w:t>
      </w:r>
      <w:r w:rsidR="003E094E">
        <w:t xml:space="preserve">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w:t>
      </w:r>
      <w:r w:rsidR="007E7D61">
        <w:t xml:space="preserve"> be sure the software is memory-</w:t>
      </w:r>
      <w:r w:rsidR="003E094E">
        <w:t xml:space="preserve">safe. </w:t>
      </w:r>
      <w:r w:rsidR="002C36A2">
        <w:t>Although</w:t>
      </w:r>
      <w:r w:rsidR="00F21006">
        <w:t xml:space="preserve"> s</w:t>
      </w:r>
      <w:r w:rsidR="003E094E">
        <w:t>ome langu</w:t>
      </w:r>
      <w:r w:rsidR="007E7D61">
        <w:t>ages are also memory-</w:t>
      </w:r>
      <w:r w:rsidR="003E094E">
        <w:t>safe like Rust,</w:t>
      </w:r>
      <w:r w:rsidR="002C36A2">
        <w:t xml:space="preserve"> they </w:t>
      </w:r>
      <w:r w:rsidR="00F96598">
        <w:t xml:space="preserve">sacrifice </w:t>
      </w:r>
      <w:r w:rsidR="003E094E">
        <w:t xml:space="preserve">performance </w:t>
      </w:r>
      <w:r w:rsidR="00DF0336">
        <w:t xml:space="preserve">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6348BB">
        <w:t>the</w:t>
      </w:r>
      <w:r w:rsidR="0074366A">
        <w:t xml:space="preserve">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w:t>
      </w:r>
      <w:r w:rsidR="006628F0">
        <w:t xml:space="preserve">rted in code for use </w:t>
      </w:r>
      <w:r w:rsidR="00D07C89">
        <w:t>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1" w:name="_Toc493484472"/>
      <w:bookmarkStart w:id="32" w:name="_Toc493484713"/>
      <w:bookmarkStart w:id="33" w:name="_Toc494527307"/>
      <w:bookmarkStart w:id="34" w:name="_Toc495221473"/>
      <w:bookmarkStart w:id="35" w:name="_Toc495663184"/>
      <w:bookmarkStart w:id="36" w:name="_Toc495826206"/>
      <w:bookmarkStart w:id="37" w:name="_Toc495826314"/>
      <w:bookmarkStart w:id="38" w:name="_Toc495999054"/>
      <w:bookmarkStart w:id="39" w:name="_Toc496074852"/>
      <w:bookmarkStart w:id="40" w:name="_Toc496074947"/>
      <w:bookmarkStart w:id="41" w:name="_Toc496075121"/>
      <w:bookmarkStart w:id="42" w:name="_Toc496075279"/>
      <w:bookmarkStart w:id="43" w:name="_Toc496075343"/>
      <w:bookmarkStart w:id="44" w:name="_Toc496080585"/>
      <w:bookmarkStart w:id="45" w:name="_Toc503248582"/>
      <w:bookmarkStart w:id="46" w:name="_Toc504131158"/>
      <w:bookmarkStart w:id="47" w:name="_Toc504131360"/>
      <w:bookmarkStart w:id="48" w:name="_Toc504131515"/>
      <w:bookmarkStart w:id="49" w:name="_Toc62474284"/>
      <w:r>
        <w:lastRenderedPageBreak/>
        <w:t>Problem Statement</w:t>
      </w:r>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p>
    <w:p w14:paraId="7ACD1DB0" w14:textId="2100291C" w:rsidR="003705BF" w:rsidRDefault="00C344AE" w:rsidP="001A72C2">
      <w:pPr>
        <w:pStyle w:val="BodyText"/>
        <w:spacing w:before="100" w:beforeAutospacing="1" w:after="100" w:afterAutospacing="1"/>
        <w:ind w:firstLine="360"/>
        <w:contextualSpacing/>
      </w:pPr>
      <w:bookmarkStart w:id="50" w:name="_Toc493484473"/>
      <w:bookmarkStart w:id="51" w:name="_Toc493484714"/>
      <w:bookmarkStart w:id="52" w:name="_Toc494527308"/>
      <w:bookmarkStart w:id="53" w:name="_Toc495221474"/>
      <w:bookmarkStart w:id="54" w:name="_Toc495663185"/>
      <w:bookmarkStart w:id="55" w:name="_Toc495826207"/>
      <w:bookmarkStart w:id="56" w:name="_Toc495826315"/>
      <w:bookmarkStart w:id="57" w:name="_Toc495999055"/>
      <w:bookmarkStart w:id="58" w:name="_Toc496074853"/>
      <w:bookmarkStart w:id="59" w:name="_Toc496074948"/>
      <w:bookmarkStart w:id="60" w:name="_Toc496075122"/>
      <w:bookmarkStart w:id="61" w:name="_Toc496075280"/>
      <w:bookmarkStart w:id="62" w:name="_Toc496075344"/>
      <w:bookmarkStart w:id="63" w:name="_Toc496080586"/>
      <w:bookmarkStart w:id="64" w:name="_Toc503248583"/>
      <w:bookmarkStart w:id="65" w:name="_Toc504131159"/>
      <w:bookmarkStart w:id="66" w:name="_Toc504131361"/>
      <w:bookmarkStart w:id="67"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200585">
        <w:t>written in a systems</w:t>
      </w:r>
      <w:r w:rsidR="00075330">
        <w:t xml:space="preserve"> programming language like C++</w:t>
      </w:r>
      <w:r w:rsidR="003E69E0">
        <w:t>, similar</w:t>
      </w:r>
      <w:r w:rsidR="00E5120C">
        <w:t xml:space="preserve">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4D6BB1">
        <w:t>programming with</w:t>
      </w:r>
      <w:r w:rsidR="006822A1">
        <w:t xml:space="preserve"> </w:t>
      </w:r>
      <w:r w:rsidR="00462D3A">
        <w:t xml:space="preserve">a </w:t>
      </w:r>
      <w:r w:rsidR="00257CBF">
        <w:t>sy</w:t>
      </w:r>
      <w:r w:rsidR="00200585">
        <w:t>stems</w:t>
      </w:r>
      <w:r w:rsidR="009341F5">
        <w:t xml:space="preserve"> language</w:t>
      </w:r>
      <w:r w:rsidR="007C29B9">
        <w:t>, i</w:t>
      </w:r>
      <w:r w:rsidR="00966618">
        <w:t xml:space="preserve">t </w:t>
      </w:r>
      <w:r w:rsidR="00811685">
        <w:t>is</w:t>
      </w:r>
      <w:r w:rsidR="00E77543">
        <w:t xml:space="preserve"> </w:t>
      </w:r>
      <w:r w:rsidR="00564240">
        <w:t>common for beginner and intermediate</w:t>
      </w:r>
      <w:r w:rsidR="004D6BB1">
        <w:t>-</w:t>
      </w:r>
      <w:r w:rsidR="00564240">
        <w:t xml:space="preserve">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8" w:name="_Toc62474285"/>
      <w:r>
        <w:t xml:space="preserve">Research </w:t>
      </w:r>
      <w:r w:rsidR="00EC3664">
        <w:t>Objective</w:t>
      </w:r>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14:paraId="0DCAB79C" w14:textId="3EF9A620" w:rsidR="00345FDB" w:rsidRDefault="005C373F" w:rsidP="001A72C2">
      <w:pPr>
        <w:pStyle w:val="BodyText"/>
        <w:spacing w:before="100" w:beforeAutospacing="1" w:after="100" w:afterAutospacing="1"/>
        <w:ind w:firstLine="360"/>
        <w:contextualSpacing/>
      </w:pPr>
      <w:bookmarkStart w:id="69" w:name="_Toc493484474"/>
      <w:bookmarkStart w:id="70" w:name="_Toc493484715"/>
      <w:bookmarkStart w:id="71" w:name="_Toc494527309"/>
      <w:bookmarkStart w:id="72" w:name="_Toc495221475"/>
      <w:bookmarkStart w:id="73" w:name="_Toc495663186"/>
      <w:bookmarkStart w:id="74" w:name="_Toc495826208"/>
      <w:bookmarkStart w:id="75" w:name="_Toc495826316"/>
      <w:bookmarkStart w:id="76" w:name="_Toc495999056"/>
      <w:bookmarkStart w:id="77" w:name="_Toc496074854"/>
      <w:bookmarkStart w:id="78" w:name="_Toc496074949"/>
      <w:bookmarkStart w:id="79" w:name="_Toc496075123"/>
      <w:bookmarkStart w:id="80" w:name="_Toc496075281"/>
      <w:bookmarkStart w:id="81" w:name="_Toc496075345"/>
      <w:bookmarkStart w:id="82" w:name="_Toc496080587"/>
      <w:bookmarkStart w:id="83" w:name="_Toc503248584"/>
      <w:bookmarkStart w:id="84" w:name="_Toc504131160"/>
      <w:bookmarkStart w:id="85" w:name="_Toc504131362"/>
      <w:bookmarkStart w:id="86"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8120F">
        <w:t xml:space="preserve">the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C626FE">
        <w:t xml:space="preserve"> each other to</w:t>
      </w:r>
      <w:r w:rsidR="00D128DD">
        <w:t xml:space="preserve">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980C81">
        <w:t xml:space="preserve"> that</w:t>
      </w:r>
      <w:r w:rsidR="00190EE0">
        <w:t xml:space="preserve"> can provide some notable</w:t>
      </w:r>
      <w:r w:rsidR="003F7F55">
        <w:t xml:space="preserve"> </w:t>
      </w:r>
      <w:r w:rsidR="008B454F">
        <w:t xml:space="preserve">performance </w:t>
      </w:r>
      <w:r w:rsidR="003F7F55">
        <w:lastRenderedPageBreak/>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w:t>
      </w:r>
      <w:r w:rsidR="00200585">
        <w:t>ety burden that plagues systems-</w:t>
      </w:r>
      <w:r w:rsidR="003F7F55">
        <w:t>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7" w:name="_Toc62474286"/>
      <w:r>
        <w:t>Hypothesis</w:t>
      </w:r>
      <w:bookmarkEnd w:id="87"/>
    </w:p>
    <w:p w14:paraId="2D4760B6" w14:textId="684CDAFE"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BE126F">
        <w:t xml:space="preserve">lternative </w:t>
      </w:r>
      <w:r w:rsidR="006C1CE1">
        <w:t xml:space="preserve">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6989CE9" w:rsidR="00637605" w:rsidRDefault="00275D7F" w:rsidP="001A72C2">
      <w:pPr>
        <w:pStyle w:val="BodyText"/>
        <w:spacing w:before="100" w:beforeAutospacing="1" w:after="100" w:afterAutospacing="1"/>
        <w:ind w:firstLine="360"/>
        <w:contextualSpacing/>
      </w:pPr>
      <w:r>
        <w:lastRenderedPageBreak/>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0259ED">
        <w:t>floating-</w:t>
      </w:r>
      <w:r w:rsidR="007D3C95">
        <w:t xml:space="preserve">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8" w:name="_Toc62474287"/>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Approach</w:t>
      </w:r>
      <w:bookmarkEnd w:id="88"/>
    </w:p>
    <w:p w14:paraId="130E60AC" w14:textId="152104EB"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00464C82">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38D479C8"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w:t>
      </w:r>
      <w:r w:rsidR="00D6749F">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D6749F">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14648E74"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D6749F">
        <w:t>DoF</w:t>
      </w:r>
      <w:r w:rsidR="00E12CC9">
        <w:t xml:space="preserve"> FDM is composed of one Component</w:t>
      </w:r>
      <w:r>
        <w:t xml:space="preserve"> and one </w:t>
      </w:r>
      <w:r w:rsidR="00E12CC9">
        <w:t xml:space="preserve">System, </w:t>
      </w:r>
      <w:r>
        <w:t>which play a part in the airpl</w:t>
      </w:r>
      <w:r w:rsidR="00094FE5">
        <w:t>ane Entity’</w:t>
      </w:r>
      <w:r>
        <w:t>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w:t>
      </w:r>
      <w:r w:rsidR="007D1CF1">
        <w:t>the airplane data used by</w:t>
      </w:r>
      <w:r w:rsidR="00857393">
        <w:t xml:space="preserve"> the System is</w:t>
      </w:r>
      <w:r w:rsidR="005A1DD2">
        <w:t xml:space="preserve"> DataFDM</w:t>
      </w:r>
      <w:r w:rsidR="00857393">
        <w:t>.</w:t>
      </w:r>
      <w:r>
        <w:t xml:space="preserve"> The System, which add</w:t>
      </w:r>
      <w:r w:rsidR="00DA0E61">
        <w:t>s functionality to the Component</w:t>
      </w:r>
      <w:r>
        <w:t xml:space="preserve"> data of </w:t>
      </w:r>
      <w:r w:rsidR="00514EE6">
        <w:t>an</w:t>
      </w:r>
      <w:r w:rsidR="009A3F43">
        <w:t xml:space="preserve"> airplane</w:t>
      </w:r>
      <w:r w:rsidR="00514EE6">
        <w:t xml:space="preserve"> Entity</w:t>
      </w:r>
      <w:r w:rsidR="009A3F43">
        <w:t>,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w:t>
      </w:r>
      <w:r w:rsidR="000259ED">
        <w:t>-</w:t>
      </w:r>
      <w:r w:rsidR="00CF3FC7">
        <w:t>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35D8172"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rsidR="00D6749F">
        <w:t>DoF</w:t>
      </w:r>
      <w:r>
        <w:t xml:space="preserve"> FDM, t</w:t>
      </w:r>
      <w:r w:rsidR="001C7A60">
        <w:t xml:space="preserve">he </w:t>
      </w:r>
      <w:r w:rsidR="00C23555">
        <w:t xml:space="preserve">Bourg-based </w:t>
      </w:r>
      <w:r w:rsidR="00770FC1">
        <w:t>6-</w:t>
      </w:r>
      <w:r w:rsidR="00D6749F">
        <w:t>DoF</w:t>
      </w:r>
      <w:r w:rsidR="00624249">
        <w:t xml:space="preserve">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w:t>
      </w:r>
      <w:r w:rsidR="009C2609">
        <w:t>s</w:t>
      </w:r>
      <w:r w:rsidR="004341F1">
        <w:t xml:space="pre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1F6758">
        <w:t xml:space="preserve"> </w:t>
      </w:r>
      <w:r w:rsidR="007E6E71">
        <w:t xml:space="preserve">called </w:t>
      </w:r>
      <w:r w:rsidR="00FD58CB">
        <w:t>DataFDM</w:t>
      </w:r>
      <w:r w:rsidR="00F46C04">
        <w:t>. The System</w:t>
      </w:r>
      <w:r>
        <w:t xml:space="preserve"> </w:t>
      </w:r>
      <w:r w:rsidR="00214703">
        <w:t>is</w:t>
      </w:r>
      <w:r w:rsidR="006847BE">
        <w:t xml:space="preserve"> also</w:t>
      </w:r>
      <w:r w:rsidR="00CE36E2">
        <w:t xml:space="preserve"> called</w:t>
      </w:r>
      <w:r w:rsidR="00214703">
        <w:t xml:space="preserve"> </w:t>
      </w:r>
      <w:r w:rsidR="00EA32C8">
        <w:lastRenderedPageBreak/>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0704091C"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767E55">
        <w:t xml:space="preserve"> input</w:t>
      </w:r>
      <w:r w:rsidR="00FE6954">
        <w:t xml:space="preserve"> and networking</w:t>
      </w:r>
      <w:r>
        <w:t xml:space="preserve"> to </w:t>
      </w:r>
      <w:r w:rsidR="007E4109">
        <w:t xml:space="preserve">send User Datagram Protocol (UDP) packets to </w:t>
      </w:r>
      <w:r w:rsidR="00FE6954">
        <w:t>provide graphics within the FlightGear visualization</w:t>
      </w:r>
      <w:r w:rsidR="00532EB2">
        <w:t xml:space="preserve"> system. The three Systems are </w:t>
      </w:r>
      <w:r w:rsidR="00FE6954">
        <w:t xml:space="preserve">FlightControl, MakePacket, and SendPacket. The Systems operate on the Components: </w:t>
      </w:r>
      <w:r w:rsidR="00510BBE">
        <w:t xml:space="preserve">KeyboardState, </w:t>
      </w:r>
      <w:r w:rsidR="00BE641A">
        <w:t>DataFDM</w:t>
      </w:r>
      <w:r w:rsidR="000458D7">
        <w:t>,</w:t>
      </w:r>
      <w:r w:rsidR="003116CD">
        <w:t xml:space="preserve"> and FGNetFDM</w:t>
      </w:r>
      <w:r w:rsidR="00FE6954">
        <w:t xml:space="preserve">.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9" w:name="_Toc493484475"/>
      <w:bookmarkStart w:id="90" w:name="_Toc493484716"/>
      <w:bookmarkStart w:id="91" w:name="_Toc494527310"/>
      <w:bookmarkStart w:id="92" w:name="_Toc495221476"/>
      <w:bookmarkStart w:id="93" w:name="_Toc495663187"/>
      <w:bookmarkStart w:id="94" w:name="_Toc495826209"/>
      <w:bookmarkStart w:id="95" w:name="_Toc495826317"/>
      <w:bookmarkStart w:id="96" w:name="_Toc495999057"/>
      <w:bookmarkStart w:id="97" w:name="_Toc496074855"/>
      <w:bookmarkStart w:id="98" w:name="_Toc496074950"/>
      <w:bookmarkStart w:id="99" w:name="_Toc496075124"/>
      <w:bookmarkStart w:id="100" w:name="_Toc496075282"/>
      <w:bookmarkStart w:id="101" w:name="_Toc496075346"/>
      <w:bookmarkStart w:id="102" w:name="_Toc496080588"/>
      <w:bookmarkStart w:id="103" w:name="_Toc503248585"/>
      <w:bookmarkStart w:id="104" w:name="_Toc504131161"/>
      <w:bookmarkStart w:id="105" w:name="_Toc504131363"/>
      <w:bookmarkStart w:id="106"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7" w:name="_Toc62474288"/>
      <w:r>
        <w:t>Assumptions/</w:t>
      </w:r>
      <w:r w:rsidR="00251273">
        <w:t>Limitations</w:t>
      </w:r>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79F70AD9" w:rsidR="00852FEE" w:rsidRDefault="00532EB2" w:rsidP="001A72C2">
      <w:pPr>
        <w:pStyle w:val="BodyText"/>
        <w:numPr>
          <w:ilvl w:val="0"/>
          <w:numId w:val="16"/>
        </w:numPr>
        <w:spacing w:before="100" w:beforeAutospacing="1" w:after="100" w:afterAutospacing="1"/>
        <w:contextualSpacing/>
      </w:pPr>
      <w:r>
        <w:t xml:space="preserve">A FDM is simply what can </w:t>
      </w:r>
      <w:r w:rsidR="00852FEE">
        <w:t>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rsidR="00852FEE">
        <w:t xml:space="preserve">. With that said, it is assumed that an FDM does not support any of the </w:t>
      </w:r>
      <w:r w:rsidR="00D0621D">
        <w:t xml:space="preserve">interactive </w:t>
      </w:r>
      <w:r w:rsidR="00852FEE">
        <w:t>functions that a flight simulator</w:t>
      </w:r>
      <w:r w:rsidR="00D0621D">
        <w:t xml:space="preserve"> handles</w:t>
      </w:r>
      <w:r w:rsidR="00852FEE">
        <w:t>, like keyboard input and graphics. Although this thesis does connect those aspects of a f</w:t>
      </w:r>
      <w:r w:rsidR="00F9633C">
        <w:t>light simulator to the</w:t>
      </w:r>
      <w:r w:rsidR="00762227">
        <w:t xml:space="preserve"> FDMs, the</w:t>
      </w:r>
      <w:r w:rsidR="00852FEE">
        <w:t xml:space="preserve"> FDMs are not</w:t>
      </w:r>
      <w:r w:rsidR="00762227">
        <w:t xml:space="preserve"> inherently</w:t>
      </w:r>
      <w:r w:rsidR="00852FEE">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lastRenderedPageBreak/>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022BF659"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rsidRPr="0025272A">
        <w:rPr>
          <w:rFonts w:ascii="Courier New" w:hAnsi="Courier New" w:cs="Courier New"/>
        </w:rPr>
        <w:t>palmer.rs</w:t>
      </w:r>
      <w:r>
        <w:t xml:space="preserve"> and </w:t>
      </w:r>
      <w:r w:rsidRPr="0025272A">
        <w:rPr>
          <w:rFonts w:ascii="Courier New" w:hAnsi="Courier New" w:cs="Courier New"/>
        </w:rPr>
        <w:t>bourg.rs</w:t>
      </w:r>
      <w:r>
        <w:t xml:space="preserve"> </w:t>
      </w:r>
      <w:r w:rsidR="003F3BA0">
        <w:t>code file</w:t>
      </w:r>
      <w:r w:rsidR="00A96364">
        <w:t>s</w:t>
      </w:r>
      <w:r>
        <w:t xml:space="preserve"> within the </w:t>
      </w:r>
      <w:r w:rsidRPr="0076428D">
        <w:rPr>
          <w:i/>
        </w:rPr>
        <w:t>examples</w:t>
      </w:r>
      <w:r>
        <w:t xml:space="preserve"> directory</w:t>
      </w:r>
      <w:r w:rsidR="003F3BA0">
        <w:t xml:space="preserve">. </w:t>
      </w:r>
      <w:r w:rsidR="00BF4B33">
        <w:t>T</w:t>
      </w:r>
      <w:r w:rsidR="0056150D">
        <w:t>he latitud</w:t>
      </w:r>
      <w:r w:rsidR="00EB043D">
        <w:t>e, longitude, and altitude</w:t>
      </w:r>
      <w:r w:rsidR="009F0C9D">
        <w:t xml:space="preserve"> of the</w:t>
      </w:r>
      <w:r w:rsidR="0056150D">
        <w:t xml:space="preserve">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8" w:name="_Toc62474289"/>
      <w:r>
        <w:lastRenderedPageBreak/>
        <w:t>Thesis Overview</w:t>
      </w:r>
      <w:bookmarkEnd w:id="108"/>
    </w:p>
    <w:p w14:paraId="3C743E3F" w14:textId="4C1674F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w:t>
      </w:r>
      <w:r w:rsidR="003F6593">
        <w:t xml:space="preserve">the </w:t>
      </w:r>
      <w:r w:rsidRPr="00CD1B4D">
        <w:t xml:space="preserve">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9" w:name="_Toc62474290"/>
      <w:r w:rsidRPr="00E914BE">
        <w:rPr>
          <w:sz w:val="29"/>
          <w:szCs w:val="29"/>
        </w:rPr>
        <w:lastRenderedPageBreak/>
        <w:t>Background</w:t>
      </w:r>
      <w:bookmarkEnd w:id="109"/>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10" w:name="_Toc60590533"/>
      <w:bookmarkStart w:id="111" w:name="_Toc60590916"/>
      <w:bookmarkStart w:id="112" w:name="_Toc60591023"/>
      <w:bookmarkStart w:id="113" w:name="_Toc60591130"/>
      <w:bookmarkStart w:id="114" w:name="_Toc60594779"/>
      <w:bookmarkStart w:id="115" w:name="_Toc60594921"/>
      <w:bookmarkStart w:id="116" w:name="_Toc60595027"/>
      <w:bookmarkStart w:id="117" w:name="_Toc60595144"/>
      <w:bookmarkStart w:id="118" w:name="_Toc61301260"/>
      <w:bookmarkStart w:id="119" w:name="_Toc61609735"/>
      <w:bookmarkStart w:id="120" w:name="_Toc62139920"/>
      <w:bookmarkStart w:id="121" w:name="_Toc62474291"/>
      <w:bookmarkEnd w:id="110"/>
      <w:bookmarkEnd w:id="111"/>
      <w:bookmarkEnd w:id="112"/>
      <w:bookmarkEnd w:id="113"/>
      <w:bookmarkEnd w:id="114"/>
      <w:bookmarkEnd w:id="115"/>
      <w:bookmarkEnd w:id="116"/>
      <w:bookmarkEnd w:id="117"/>
      <w:bookmarkEnd w:id="118"/>
      <w:bookmarkEnd w:id="119"/>
      <w:bookmarkEnd w:id="120"/>
      <w:bookmarkEnd w:id="121"/>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2" w:name="_Toc62474292"/>
      <w:r>
        <w:rPr>
          <w:rFonts w:eastAsiaTheme="minorHAnsi"/>
        </w:rPr>
        <w:t>Physics of Flight Modeling</w:t>
      </w:r>
      <w:bookmarkEnd w:id="122"/>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w:t>
      </w:r>
      <w:r w:rsidR="00673FE1">
        <w:lastRenderedPageBreak/>
        <w:t>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3" w:name="_Toc62474293"/>
      <w:r>
        <w:t>Degrees of Freedom</w:t>
      </w:r>
      <w:bookmarkEnd w:id="123"/>
    </w:p>
    <w:p w14:paraId="3915168E" w14:textId="1381DAFE"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w:t>
      </w:r>
      <w:r w:rsidR="00D6749F">
        <w:t>DoF</w:t>
      </w:r>
      <w:r w:rsidR="00732031">
        <w:t>)</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47407722"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00D6749F">
        <w:t>DoF</w:t>
      </w:r>
      <w:r w:rsidRPr="00295287">
        <w:t xml:space="preserve">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00D6749F">
        <w:t>DoF</w:t>
      </w:r>
      <w:r w:rsidRPr="00295287">
        <w:t xml:space="preserve"> model.</w:t>
      </w:r>
    </w:p>
    <w:p w14:paraId="0D9891E7" w14:textId="151DD235"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w:t>
      </w:r>
      <w:r w:rsidR="008F24FB">
        <w:t>ne a 6-</w:t>
      </w:r>
      <w:r w:rsidR="00D6749F">
        <w:t>DoF</w:t>
      </w:r>
      <w:r w:rsidR="008F24FB">
        <w:t xml:space="preserve"> model that can</w:t>
      </w:r>
      <w:r w:rsidR="004D725C">
        <w:t xml:space="preserve"> translate on all three axes and rotate on all three axes</w:t>
      </w:r>
      <w:r w:rsidR="0088253A">
        <w:t xml:space="preserve"> due to external forces.</w:t>
      </w:r>
      <w:r w:rsidR="00C70353">
        <w:t xml:space="preserve"> </w:t>
      </w:r>
      <w:r w:rsidR="00DA1ABC">
        <w:t>Therefore, our re-implemented versions are also 6-</w:t>
      </w:r>
      <w:r w:rsidR="00D6749F">
        <w:t>DoF</w:t>
      </w:r>
      <w:r w:rsidR="00DA1ABC">
        <w:t>.</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4" w:name="_Toc62474294"/>
      <w:r>
        <w:lastRenderedPageBreak/>
        <w:t>Forces</w:t>
      </w:r>
      <w:bookmarkEnd w:id="124"/>
    </w:p>
    <w:p w14:paraId="02CEA027" w14:textId="4BE70E56" w:rsidR="00E20B4B" w:rsidRPr="00657AC6" w:rsidRDefault="000D78A2" w:rsidP="00906E52">
      <w:pPr>
        <w:spacing w:before="100" w:beforeAutospacing="1" w:after="100" w:afterAutospacing="1"/>
        <w:ind w:firstLine="360"/>
        <w:contextualSpacing/>
      </w:pPr>
      <w:r>
        <w:rPr>
          <w:iCs/>
        </w:rPr>
        <w:t>F</w:t>
      </w:r>
      <w:r w:rsidR="00E20B4B" w:rsidRPr="00297696">
        <w:rPr>
          <w:iCs/>
        </w:rPr>
        <w:t>our major forces act on an airplane in flight: g</w:t>
      </w:r>
      <w:r w:rsidR="00E20B4B">
        <w:rPr>
          <w:iCs/>
        </w:rPr>
        <w:t>ravity, lift, thrust, and drag.</w:t>
      </w:r>
      <w:r w:rsidR="00B52039">
        <w:rPr>
          <w:iCs/>
        </w:rPr>
        <w:t xml:space="preserve"> These forces govern the motion of the airplane.</w:t>
      </w:r>
      <w:r w:rsidR="00E20B4B">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00E20B4B" w:rsidRPr="005D3F12">
        <w:rPr>
          <w:iCs/>
        </w:rPr>
        <w:t>Gravity</w:t>
      </w:r>
      <w:r w:rsidR="00E20B4B">
        <w:rPr>
          <w:iCs/>
        </w:rPr>
        <w:t xml:space="preserve"> </w:t>
      </w:r>
      <w:r w:rsidR="00E20B4B" w:rsidRPr="005D3F12">
        <w:rPr>
          <w:iCs/>
        </w:rPr>
        <w:t>pull</w:t>
      </w:r>
      <w:r w:rsidR="00E20B4B">
        <w:rPr>
          <w:iCs/>
        </w:rPr>
        <w:t>s the airplane to the ground and lift is generated by the airplane wings to counteract gravity to keep the airplane aloft. T</w:t>
      </w:r>
      <w:r w:rsidR="00E20B4B" w:rsidRPr="005D3F12">
        <w:rPr>
          <w:iCs/>
        </w:rPr>
        <w:t xml:space="preserve">hrust </w:t>
      </w:r>
      <w:r w:rsidR="00E20B4B">
        <w:rPr>
          <w:iCs/>
        </w:rPr>
        <w:t>is generated by the airplane</w:t>
      </w:r>
      <w:r w:rsidR="00FB028B">
        <w:rPr>
          <w:iCs/>
        </w:rPr>
        <w:t>’</w:t>
      </w:r>
      <w:r w:rsidR="00E20B4B">
        <w:rPr>
          <w:iCs/>
        </w:rPr>
        <w:t xml:space="preserve">s jet engine or propeller to increase </w:t>
      </w:r>
      <w:r w:rsidR="00E20B4B" w:rsidRPr="005D3F12">
        <w:rPr>
          <w:iCs/>
        </w:rPr>
        <w:t xml:space="preserve">velocity and </w:t>
      </w:r>
      <w:r w:rsidR="00E20B4B">
        <w:rPr>
          <w:iCs/>
        </w:rPr>
        <w:t>to keep the airplane generating lift. Drag is the opposite of thrust; drag impedes an airpla</w:t>
      </w:r>
      <w:r w:rsidR="0078144B">
        <w:rPr>
          <w:iCs/>
        </w:rPr>
        <w:t>ne</w:t>
      </w:r>
      <w:r w:rsidR="00FB028B">
        <w:rPr>
          <w:iCs/>
        </w:rPr>
        <w:t>’</w:t>
      </w:r>
      <w:r w:rsidR="0078144B">
        <w:rPr>
          <w:iCs/>
        </w:rPr>
        <w:t>s motion.</w:t>
      </w:r>
      <w:r w:rsidR="00E20B4B">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006628F0">
        <w:rPr>
          <w:iCs/>
        </w:rPr>
        <w:t>T</w:t>
      </w:r>
      <w:r w:rsidR="00E20B4B" w:rsidRPr="00FF6D50">
        <w:rPr>
          <w:iCs/>
        </w:rPr>
        <w: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E20B4B" w:rsidRPr="00FF6D50">
        <w:rPr>
          <w:iCs/>
        </w:rPr>
        <w:t>.</w:t>
      </w:r>
      <w:r w:rsidR="00E20B4B">
        <w:rPr>
          <w:iCs/>
        </w:rPr>
        <w:t xml:space="preserve"> Figure </w:t>
      </w:r>
      <w:r w:rsidR="009014C0">
        <w:rPr>
          <w:iCs/>
        </w:rPr>
        <w:t>1</w:t>
      </w:r>
      <w:r w:rsidR="00E20B4B">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5" w:name="_Toc62473952"/>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5"/>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6" w:name="_Toc62474295"/>
      <w:r>
        <w:lastRenderedPageBreak/>
        <w:t>Airplane Components</w:t>
      </w:r>
      <w:bookmarkEnd w:id="126"/>
    </w:p>
    <w:p w14:paraId="66A7FA31" w14:textId="2195D854"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 xml:space="preserve">The ailerons are on the outside end of the wings, and the flaps are on the inside of the wings. </w:t>
      </w:r>
      <w:r w:rsidR="00A84454">
        <w:rPr>
          <w:iCs/>
        </w:rPr>
        <w:t>The elevators are on the tail</w:t>
      </w:r>
      <w:r>
        <w:rPr>
          <w:iCs/>
        </w:rPr>
        <w:t xml:space="preserve">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7" w:name="_Toc62473953"/>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7"/>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8" w:name="_Toc62474296"/>
      <w:r>
        <w:t>Airfoil</w:t>
      </w:r>
      <w:bookmarkEnd w:id="128"/>
    </w:p>
    <w:p w14:paraId="6FDEFEA1" w14:textId="4A4D0CE3"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 xml:space="preserve">angle of attack is the angle between </w:t>
      </w:r>
      <w:r>
        <w:rPr>
          <w:iCs/>
        </w:rPr>
        <w:lastRenderedPageBreak/>
        <w:t>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w:t>
      </w:r>
      <w:r w:rsidR="009A39A9">
        <w:rPr>
          <w:iCs/>
        </w:rPr>
        <w:t xml:space="preserve">the </w:t>
      </w:r>
      <w:r w:rsidR="00337FE5">
        <w:rPr>
          <w:iCs/>
        </w:rPr>
        <w:t xml:space="preserve">camber </w:t>
      </w:r>
      <w:r w:rsidR="000240F5">
        <w:rPr>
          <w:iCs/>
        </w:rPr>
        <w:t>and the</w:t>
      </w:r>
      <w:r w:rsidR="006A1BA3">
        <w:t xml:space="preserve"> angle </w:t>
      </w:r>
      <w:r w:rsidR="00A72663">
        <w:rPr>
          <w:noProof/>
        </w:rPr>
        <w:drawing>
          <wp:anchor distT="0" distB="0" distL="114300" distR="114300" simplePos="0" relativeHeight="251658243" behindDoc="1" locked="0" layoutInCell="1" allowOverlap="1" wp14:anchorId="38F01B51" wp14:editId="718CB044">
            <wp:simplePos x="0" y="0"/>
            <wp:positionH relativeFrom="margin">
              <wp:align>center</wp:align>
            </wp:positionH>
            <wp:positionV relativeFrom="page">
              <wp:posOffset>210185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r w:rsidR="006A1BA3">
        <w:t xml:space="preserve">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9" w:name="_Toc62473954"/>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9"/>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30" w:name="_Toc62474297"/>
      <w:r>
        <w:t>Rotations</w:t>
      </w:r>
      <w:bookmarkEnd w:id="130"/>
    </w:p>
    <w:p w14:paraId="6A16033C" w14:textId="4537E4EF"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BC2274">
        <w:rPr>
          <w:iCs/>
        </w:rPr>
        <w:t xml:space="preserve">represent the </w:t>
      </w:r>
      <w:r w:rsidR="00BC2274" w:rsidRPr="00BC2274">
        <w:rPr>
          <w:i/>
          <w:iCs/>
        </w:rPr>
        <w:t>xyz</w:t>
      </w:r>
      <w:r w:rsidR="00462CA5">
        <w:rPr>
          <w:iCs/>
        </w:rPr>
        <w:t xml:space="preserve">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lastRenderedPageBreak/>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31" w:name="_Toc62473955"/>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31"/>
      <w:r w:rsidR="006A1BA3">
        <w:rPr>
          <w:b w:val="0"/>
        </w:rPr>
        <w:fldChar w:fldCharType="end"/>
      </w:r>
    </w:p>
    <w:p w14:paraId="72707B83" w14:textId="7E2A18AF"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2" w:name="_Toc62474298"/>
      <w:r>
        <w:t>Coordinate Systems</w:t>
      </w:r>
      <w:bookmarkEnd w:id="132"/>
    </w:p>
    <w:p w14:paraId="0A25BCE9" w14:textId="75BEB856"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C2274">
        <w:rPr>
          <w:iCs/>
        </w:rPr>
        <w:t xml:space="preserve"> </w:t>
      </w:r>
      <w:r w:rsidR="00BC2274" w:rsidRPr="00BC2274">
        <w:rPr>
          <w:i/>
          <w:iCs/>
        </w:rPr>
        <w:t>xyz</w:t>
      </w:r>
      <w:r w:rsidR="00CB2942">
        <w:rPr>
          <w:iCs/>
        </w:rPr>
        <w:t xml:space="preserve"> </w:t>
      </w:r>
      <w:r w:rsidR="00B56730">
        <w:rPr>
          <w:iCs/>
        </w:rPr>
        <w:t xml:space="preserve">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lastRenderedPageBreak/>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3" w:name="_Toc62473956"/>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3"/>
      <w:r w:rsidR="00C01363">
        <w:rPr>
          <w:b w:val="0"/>
        </w:rPr>
        <w:fldChar w:fldCharType="end"/>
      </w:r>
    </w:p>
    <w:p w14:paraId="0801A2E2" w14:textId="48244E91"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sidR="00BC2274">
        <w:rPr>
          <w:iCs/>
        </w:rPr>
        <w:t xml:space="preserve">the </w:t>
      </w:r>
      <w:r w:rsidR="00BC2274" w:rsidRPr="00BC2274">
        <w:rPr>
          <w:i/>
          <w:iCs/>
        </w:rPr>
        <w:t>xyz</w:t>
      </w:r>
      <w:r>
        <w:rPr>
          <w:iCs/>
        </w:rPr>
        <w:t xml:space="preserve">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w:t>
      </w:r>
      <w:r>
        <w:rPr>
          <w:iCs/>
        </w:rPr>
        <w:lastRenderedPageBreak/>
        <w:t xml:space="preserve">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4F8FACE6" w:rsidR="00FB6D59" w:rsidRPr="00F10157" w:rsidRDefault="00F10157" w:rsidP="00F10157">
      <w:pPr>
        <w:pStyle w:val="Caption"/>
        <w:jc w:val="center"/>
        <w:rPr>
          <w:b w:val="0"/>
        </w:rPr>
      </w:pPr>
      <w:bookmarkStart w:id="134" w:name="_Toc62473957"/>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B97793">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4"/>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5" w:name="_Toc62473958"/>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5"/>
      <w:r w:rsidR="00490A34">
        <w:rPr>
          <w:b w:val="0"/>
        </w:rPr>
        <w:fldChar w:fldCharType="end"/>
      </w:r>
    </w:p>
    <w:p w14:paraId="4D22489C" w14:textId="6D32B5EE"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w:t>
      </w:r>
      <w:r w:rsidR="00C843AC">
        <w:rPr>
          <w:iCs/>
        </w:rPr>
        <w:t>tesian coordinate to represent</w:t>
      </w:r>
      <w:r w:rsidR="00736390">
        <w:rPr>
          <w:iCs/>
        </w:rPr>
        <w:t xml:space="preserve"> p</w:t>
      </w:r>
      <w:r w:rsidR="00857715">
        <w:rPr>
          <w:iCs/>
        </w:rPr>
        <w:t>osition coordinates. However,</w:t>
      </w:r>
      <w:r w:rsidR="00736390">
        <w:rPr>
          <w:iCs/>
        </w:rPr>
        <w:t xml:space="preserve"> FlightGear, which is </w:t>
      </w:r>
      <w:r w:rsidR="00736390">
        <w:rPr>
          <w:iCs/>
        </w:rPr>
        <w:lastRenderedPageBreak/>
        <w:t>being used a</w:t>
      </w:r>
      <w:r w:rsidR="00141D5B">
        <w:rPr>
          <w:iCs/>
        </w:rPr>
        <w:t>s a</w:t>
      </w:r>
      <w:r w:rsidR="00736390">
        <w:rPr>
          <w:iCs/>
        </w:rPr>
        <w:t xml:space="preserve">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84B9BF3" w:rsidR="00E9224C" w:rsidRDefault="00CB451B" w:rsidP="00906E52">
      <w:pPr>
        <w:spacing w:before="100" w:beforeAutospacing="1" w:after="100" w:afterAutospacing="1"/>
        <w:ind w:firstLine="360"/>
        <w:contextualSpacing/>
        <w:rPr>
          <w:iCs/>
        </w:rPr>
      </w:pPr>
      <w:r>
        <w:rPr>
          <w:iCs/>
        </w:rPr>
        <w:t xml:space="preserve">It is important to note that </w:t>
      </w:r>
      <w:r w:rsidR="00BC2274" w:rsidRPr="00BC2274">
        <w:rPr>
          <w:i/>
          <w:iCs/>
        </w:rPr>
        <w:t>xyz</w:t>
      </w:r>
      <w:r w:rsidR="00E171C3">
        <w:rPr>
          <w:iCs/>
        </w:rPr>
        <w:t xml:space="preserve">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336DCE">
        <w:rPr>
          <w:iCs/>
        </w:rPr>
        <w:t xml:space="preserve"> left-</w:t>
      </w:r>
      <w:r w:rsidR="005F6AE2">
        <w:rPr>
          <w:iCs/>
        </w:rPr>
        <w:t>handed or right</w:t>
      </w:r>
      <w:r w:rsidR="00336DCE">
        <w:rPr>
          <w:iCs/>
        </w:rPr>
        <w:t>-</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36DCE">
        <w:rPr>
          <w:iCs/>
        </w:rPr>
        <w:t>a left-</w:t>
      </w:r>
      <w:r w:rsidR="0034366D" w:rsidRPr="0034366D">
        <w:rPr>
          <w:iCs/>
        </w:rPr>
        <w:t>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36DCE">
        <w:rPr>
          <w:iCs/>
        </w:rPr>
        <w:t xml:space="preserve"> uses a right-</w:t>
      </w:r>
      <w:r w:rsidR="005F6AE2">
        <w:rPr>
          <w:iCs/>
        </w:rPr>
        <w:t xml:space="preserve">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6628F0">
        <w:rPr>
          <w:iCs/>
        </w:rPr>
        <w:t xml:space="preserve"> </w:t>
      </w:r>
      <w:r w:rsidR="00B83625">
        <w:rPr>
          <w:iCs/>
        </w:rPr>
        <w:t>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6" w:name="_Toc62474299"/>
      <w:r>
        <w:t>FDM Calculation Steps</w:t>
      </w:r>
      <w:bookmarkEnd w:id="136"/>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39539D3E" w:rsidR="00B3042A" w:rsidRPr="00EE0571" w:rsidRDefault="00A32777" w:rsidP="00906E52">
      <w:pPr>
        <w:pStyle w:val="ListParagraph"/>
        <w:numPr>
          <w:ilvl w:val="0"/>
          <w:numId w:val="5"/>
        </w:numPr>
        <w:spacing w:before="100" w:beforeAutospacing="1" w:after="100" w:afterAutospacing="1"/>
        <w:rPr>
          <w:iCs/>
        </w:rPr>
      </w:pPr>
      <w:r>
        <w:rPr>
          <w:iCs/>
        </w:rPr>
        <w:t>The load</w:t>
      </w:r>
      <w:r w:rsidR="00FF7766">
        <w:rPr>
          <w:iCs/>
        </w:rPr>
        <w:t>,</w:t>
      </w:r>
      <w:r w:rsidR="00346DAE" w:rsidRPr="00EE0571">
        <w:rPr>
          <w:iCs/>
        </w:rPr>
        <w:t xml:space="preserve"> or forces</w:t>
      </w:r>
      <w:r w:rsidR="007D441C" w:rsidRPr="00EE0571">
        <w:rPr>
          <w:iCs/>
        </w:rPr>
        <w:t xml:space="preserve"> and moments</w:t>
      </w:r>
      <w:r w:rsidR="00FF7766">
        <w:rPr>
          <w:iCs/>
        </w:rPr>
        <w:t>,</w:t>
      </w:r>
      <w:r w:rsidR="00346DAE"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lastRenderedPageBreak/>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7" w:name="_Toc62474300"/>
      <w:r>
        <w:t>Mass Properties</w:t>
      </w:r>
      <w:bookmarkEnd w:id="137"/>
    </w:p>
    <w:p w14:paraId="5A39AAAD" w14:textId="25A2B9BA" w:rsidR="001C7C66" w:rsidRDefault="00644ACE" w:rsidP="00906E52">
      <w:pPr>
        <w:spacing w:before="100" w:beforeAutospacing="1" w:after="100" w:afterAutospacing="1"/>
        <w:ind w:firstLine="360"/>
        <w:contextualSpacing/>
      </w:pPr>
      <w:r>
        <w:t>The mass properties of an airplane</w:t>
      </w:r>
      <w:r w:rsidR="00463D75">
        <w:t>’</w:t>
      </w:r>
      <w:r>
        <w:t>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6F765E2"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each componen</w:t>
      </w:r>
      <w:r w:rsidR="005C584B">
        <w:t>t, and mass of each component are</w:t>
      </w:r>
      <w:r w:rsidR="006248A2">
        <w:t xml:space="preserve">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3812F6">
        <w:rPr>
          <w:rFonts w:eastAsiaTheme="minorHAnsi"/>
        </w:rPr>
        <w:t xml:space="preserve">th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474301"/>
      <w:r>
        <w:lastRenderedPageBreak/>
        <w:t>Forces</w:t>
      </w:r>
      <w:bookmarkEnd w:id="138"/>
    </w:p>
    <w:p w14:paraId="3536D289" w14:textId="790F8F84"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w:t>
      </w:r>
      <w:r w:rsidR="004E1427">
        <w:rPr>
          <w:iCs/>
          <w:szCs w:val="24"/>
        </w:rPr>
        <w:t xml:space="preserve">the </w:t>
      </w:r>
      <w:r w:rsidR="00785BB4" w:rsidRPr="00785BB4">
        <w:rPr>
          <w:iCs/>
          <w:szCs w:val="24"/>
        </w:rPr>
        <w:t>alt</w:t>
      </w:r>
      <w:r w:rsidR="007348CC">
        <w:rPr>
          <w:iCs/>
          <w:szCs w:val="24"/>
        </w:rPr>
        <w:t>er camber</w:t>
      </w:r>
      <w:r w:rsidR="00703699">
        <w:rPr>
          <w:iCs/>
          <w:szCs w:val="24"/>
        </w:rPr>
        <w:t xml:space="preserve"> to create lift</w:t>
      </w:r>
      <w:r w:rsidR="007348CC">
        <w:rPr>
          <w:iCs/>
          <w:szCs w:val="24"/>
        </w:rPr>
        <w:t>. Usually</w:t>
      </w:r>
      <w:r w:rsidR="00892889">
        <w:rPr>
          <w:iCs/>
          <w:szCs w:val="24"/>
        </w:rPr>
        <w:t>,</w:t>
      </w:r>
      <w:r w:rsidR="007348CC">
        <w:rPr>
          <w:iCs/>
          <w:szCs w:val="24"/>
        </w:rPr>
        <w:t xml:space="preserve"> the flaps are used at</w:t>
      </w:r>
      <w:r w:rsidR="00785BB4" w:rsidRPr="00785BB4">
        <w:rPr>
          <w:iCs/>
          <w:szCs w:val="24"/>
        </w:rPr>
        <w:t xml:space="preserve"> low speeds to increase lift. Drag increases with </w:t>
      </w:r>
      <w:r w:rsidR="005F6EC9">
        <w:rPr>
          <w:iCs/>
          <w:szCs w:val="24"/>
        </w:rPr>
        <w:t xml:space="preserve">an </w:t>
      </w:r>
      <w:r w:rsidR="00785BB4" w:rsidRPr="00785BB4">
        <w:rPr>
          <w:iCs/>
          <w:szCs w:val="24"/>
        </w:rPr>
        <w:t>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 xml:space="preserve">lift </w:t>
      </w:r>
      <w:r w:rsidR="00556EAD">
        <w:rPr>
          <w:iCs/>
          <w:szCs w:val="24"/>
        </w:rPr>
        <w:t>coefficient versus attack angle</w:t>
      </w:r>
      <w:r w:rsidR="008C5ED6">
        <w:rPr>
          <w:iCs/>
          <w:szCs w:val="24"/>
        </w:rPr>
        <w:t xml:space="preserve"> and that when attack angle is increased, lift increases. H</w:t>
      </w:r>
      <w:r w:rsidR="000630D9">
        <w:rPr>
          <w:iCs/>
          <w:szCs w:val="24"/>
        </w:rPr>
        <w:t>owever, at some point</w:t>
      </w:r>
      <w:r w:rsidR="002C0A02">
        <w:rPr>
          <w:iCs/>
          <w:szCs w:val="24"/>
        </w:rPr>
        <w:t>,</w:t>
      </w:r>
      <w:r w:rsidR="000630D9">
        <w:rPr>
          <w:iCs/>
          <w:szCs w:val="24"/>
        </w:rPr>
        <w:t xml:space="preserve">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 xml:space="preserve">wered, </w:t>
      </w:r>
      <w:r w:rsidR="00444466">
        <w:rPr>
          <w:iCs/>
          <w:szCs w:val="24"/>
        </w:rPr>
        <w:t xml:space="preserve">the </w:t>
      </w:r>
      <w:r w:rsidR="009F5A48">
        <w:rPr>
          <w:iCs/>
          <w:szCs w:val="24"/>
        </w:rPr>
        <w:t>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lastRenderedPageBreak/>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9" w:name="_Toc62473959"/>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9"/>
      <w:r w:rsidR="00D60DE1">
        <w:rPr>
          <w:b w:val="0"/>
        </w:rPr>
        <w:fldChar w:fldCharType="end"/>
      </w:r>
    </w:p>
    <w:p w14:paraId="1AFC20F0" w14:textId="4E7D8FF3" w:rsidR="00DF6E0C" w:rsidRDefault="00E10DDD" w:rsidP="00906E52">
      <w:pPr>
        <w:spacing w:before="100" w:beforeAutospacing="1" w:after="100" w:afterAutospacing="1"/>
        <w:ind w:firstLine="360"/>
        <w:contextualSpacing/>
        <w:rPr>
          <w:rFonts w:eastAsiaTheme="minorHAnsi"/>
        </w:rPr>
      </w:pPr>
      <w:r>
        <w:rPr>
          <w:rFonts w:eastAsiaTheme="minorHAnsi"/>
          <w:iCs/>
          <w:szCs w:val="24"/>
        </w:rPr>
        <w:t>O</w:t>
      </w:r>
      <w:r w:rsidR="00785BB4" w:rsidRPr="00785BB4">
        <w:rPr>
          <w:rFonts w:eastAsiaTheme="minorHAnsi"/>
          <w:iCs/>
          <w:szCs w:val="24"/>
        </w:rPr>
        <w:t xml:space="preserve">ther variables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sidR="00785BB4">
        <w:rPr>
          <w:rFonts w:eastAsiaTheme="minorHAnsi"/>
          <w:iCs/>
          <w:szCs w:val="24"/>
        </w:rPr>
        <w:t>such as</w:t>
      </w:r>
      <w:r w:rsidR="0008526D">
        <w:rPr>
          <w:iCs/>
          <w:szCs w:val="24"/>
        </w:rPr>
        <w:t xml:space="preserve"> air density,</w:t>
      </w:r>
      <w:r w:rsidR="00785BB4" w:rsidRPr="00785BB4">
        <w:rPr>
          <w:iCs/>
          <w:szCs w:val="24"/>
        </w:rPr>
        <w:t xml:space="preserve"> </w:t>
      </w:r>
      <w:r w:rsidR="005A0183">
        <w:rPr>
          <w:iCs/>
          <w:szCs w:val="24"/>
        </w:rPr>
        <w:t xml:space="preserve">component </w:t>
      </w:r>
      <w:r w:rsidR="00785BB4" w:rsidRPr="00785BB4">
        <w:rPr>
          <w:iCs/>
          <w:szCs w:val="24"/>
        </w:rPr>
        <w:t xml:space="preserve">surface area, </w:t>
      </w:r>
      <w:r w:rsidR="00785BB4">
        <w:rPr>
          <w:iCs/>
          <w:szCs w:val="24"/>
        </w:rPr>
        <w:t>and</w:t>
      </w:r>
      <w:r w:rsidR="00913368">
        <w:rPr>
          <w:iCs/>
          <w:szCs w:val="24"/>
        </w:rPr>
        <w:t xml:space="preserve"> wing</w:t>
      </w:r>
      <w:r w:rsidR="00785BB4">
        <w:rPr>
          <w:iCs/>
          <w:szCs w:val="24"/>
        </w:rPr>
        <w:t xml:space="preserve"> </w:t>
      </w:r>
      <w:r w:rsidR="00785BB4" w:rsidRPr="00785BB4">
        <w:rPr>
          <w:iCs/>
          <w:szCs w:val="24"/>
        </w:rPr>
        <w:t>aspect ratio</w:t>
      </w:r>
      <w:r w:rsidR="00785BB4">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BD92F6D"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w:t>
      </w:r>
      <w:r w:rsidR="00DA2FCA">
        <w:rPr>
          <w:rFonts w:eastAsiaTheme="minorHAnsi"/>
        </w:rPr>
        <w:t xml:space="preserve">the </w:t>
      </w:r>
      <w:r>
        <w:rPr>
          <w:rFonts w:eastAsiaTheme="minorHAnsi"/>
        </w:rPr>
        <w:t xml:space="preserve">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w:t>
      </w:r>
      <w:r w:rsidR="00184DED">
        <w:rPr>
          <w:rFonts w:eastAsiaTheme="minorHAnsi"/>
        </w:rPr>
        <w:t>-</w:t>
      </w:r>
      <w:r>
        <w:rPr>
          <w:rFonts w:eastAsiaTheme="minorHAnsi"/>
        </w:rPr>
        <w:t>axis (down). Similarly, thrust, expressed in pounds, is force</w:t>
      </w:r>
      <w:r w:rsidR="00184DED">
        <w:rPr>
          <w:rFonts w:eastAsiaTheme="minorHAnsi"/>
        </w:rPr>
        <w:t xml:space="preserve"> added to the x-</w:t>
      </w:r>
      <w:r>
        <w:rPr>
          <w:rFonts w:eastAsiaTheme="minorHAnsi"/>
        </w:rPr>
        <w:t>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40" w:name="_Toc62474302"/>
      <w:r>
        <w:t>Equations of Motion</w:t>
      </w:r>
      <w:bookmarkEnd w:id="140"/>
    </w:p>
    <w:p w14:paraId="2001EC10" w14:textId="1C2EACAC"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w:t>
      </w:r>
      <w:r w:rsidR="0050585B">
        <w:lastRenderedPageBreak/>
        <w:t xml:space="preserve">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w:t>
      </w:r>
      <w:r w:rsidR="00756BAC">
        <w:t>n of the equations of motion is</w:t>
      </w:r>
      <w:r w:rsidR="0050585B">
        <w:t xml:space="preserv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1027D7B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w:t>
      </w:r>
      <w:r w:rsidR="003F780C">
        <w:t xml:space="preserve">e to achieve a stable solution </w:t>
      </w:r>
      <w:r>
        <w:t xml:space="preserve">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5CB830EF" w:rsidR="00BE71F8" w:rsidRDefault="009546C9" w:rsidP="00906E52">
      <w:pPr>
        <w:spacing w:before="100" w:beforeAutospacing="1" w:after="100" w:afterAutospacing="1"/>
        <w:ind w:firstLine="360"/>
        <w:contextualSpacing/>
      </w:pPr>
      <w:r>
        <w:tab/>
        <w:t xml:space="preserve">There are multiple methods to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F6698E">
        <w:t xml:space="preserve"> Euler’s method</w:t>
      </w:r>
      <w:r w:rsidR="00CB3301">
        <w:t xml:space="preserve">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1BC85C6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t>
      </w:r>
      <w:r w:rsidR="00365F2D">
        <w:rPr>
          <w:iCs/>
        </w:rPr>
        <w:t xml:space="preserve">a </w:t>
      </w:r>
      <w:r w:rsidR="00CD14A7">
        <w:rPr>
          <w:iCs/>
        </w:rPr>
        <w:t xml:space="preserve">way to represent </w:t>
      </w:r>
      <w:r w:rsidR="002B4AE8">
        <w:rPr>
          <w:iCs/>
        </w:rPr>
        <w:t xml:space="preserve">the </w:t>
      </w:r>
      <w:r w:rsidR="00CD14A7">
        <w:rPr>
          <w:iCs/>
        </w:rPr>
        <w:t xml:space="preserve">orientation of something </w:t>
      </w:r>
      <w:r w:rsidR="00DD2544">
        <w:rPr>
          <w:iCs/>
        </w:rPr>
        <w:t>about three axes</w:t>
      </w:r>
      <w:r w:rsidR="00CD14A7">
        <w:rPr>
          <w:iCs/>
        </w:rPr>
        <w:t xml:space="preserve">. </w:t>
      </w:r>
      <w:r w:rsidR="002B5BA1">
        <w:rPr>
          <w:iCs/>
        </w:rPr>
        <w:t xml:space="preserve">Quaternions get updated with new Euler angles in each time </w:t>
      </w:r>
      <w:r w:rsidR="002B5BA1">
        <w:rPr>
          <w:iCs/>
        </w:rPr>
        <w:lastRenderedPageBreak/>
        <w:t>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91008E">
        <w:t xml:space="preserve"> into an </w:t>
      </w:r>
      <w:r w:rsidR="00BC2274" w:rsidRPr="00BC2274">
        <w:rPr>
          <w:i/>
        </w:rPr>
        <w:t>xyz</w:t>
      </w:r>
      <w:r w:rsidR="00BC2274">
        <w:t xml:space="preserve"> </w:t>
      </w:r>
      <w:r w:rsidR="00391C47">
        <w:t xml:space="preserve">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41" w:name="_Toc62474303"/>
      <w:r w:rsidRPr="00977ADB">
        <w:rPr>
          <w:b/>
        </w:rPr>
        <w:t>Simulation Loop</w:t>
      </w:r>
      <w:r w:rsidR="00B31936">
        <w:rPr>
          <w:b/>
        </w:rPr>
        <w:t xml:space="preserve"> Methods</w:t>
      </w:r>
      <w:bookmarkEnd w:id="141"/>
    </w:p>
    <w:p w14:paraId="55D5B9D6" w14:textId="258BC1BC"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w:t>
      </w:r>
      <w:r w:rsidR="00DA6FCB">
        <w:t>ss than one frame worth of real-</w:t>
      </w:r>
      <w:r w:rsidRPr="00D230AB">
        <w:t>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w:t>
      </w:r>
      <w:r w:rsidR="00A407AB">
        <w:t xml:space="preserve">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2" w:name="_Toc62474304"/>
      <w:r>
        <w:lastRenderedPageBreak/>
        <w:t>Fidelity</w:t>
      </w:r>
      <w:bookmarkEnd w:id="142"/>
    </w:p>
    <w:p w14:paraId="20A4FD79" w14:textId="02462DCE"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w:t>
      </w:r>
      <w:r w:rsidR="00E30EF8">
        <w:rPr>
          <w:rFonts w:eastAsiaTheme="minorHAnsi"/>
        </w:rPr>
        <w:t>-</w:t>
      </w:r>
      <w:r w:rsidR="00F76A93">
        <w:rPr>
          <w:rFonts w:eastAsiaTheme="minorHAnsi"/>
        </w:rPr>
        <w:t>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3" w:name="_Toc62474305"/>
      <w:r>
        <w:rPr>
          <w:rFonts w:eastAsiaTheme="minorHAnsi"/>
        </w:rPr>
        <w:t>Entity-Component-</w:t>
      </w:r>
      <w:r w:rsidR="00E20B4B">
        <w:rPr>
          <w:rFonts w:eastAsiaTheme="minorHAnsi"/>
        </w:rPr>
        <w:t>System</w:t>
      </w:r>
      <w:bookmarkEnd w:id="143"/>
    </w:p>
    <w:p w14:paraId="23BEA3A0" w14:textId="39E3615B"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4" w:name="_Toc62474306"/>
      <w:r>
        <w:lastRenderedPageBreak/>
        <w:t>Object-Oriented Problem</w:t>
      </w:r>
      <w:bookmarkEnd w:id="144"/>
    </w:p>
    <w:p w14:paraId="6F1B9146" w14:textId="1FD9FF1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xml:space="preserve">. The limitation is that one child class can only inherit directly from one parent. For example, a Mammal </w:t>
      </w:r>
      <w:r w:rsidR="005C215E">
        <w:rPr>
          <w:rFonts w:eastAsiaTheme="minorHAnsi"/>
        </w:rPr>
        <w:t xml:space="preserve">type may have a child Dog that </w:t>
      </w:r>
      <w:r w:rsidR="00E20B4B">
        <w:rPr>
          <w:rFonts w:eastAsiaTheme="minorHAnsi"/>
        </w:rPr>
        <w:t>inherits a fur attribute, and a Bird may have a child Duck</w:t>
      </w:r>
      <w:r w:rsidR="005C215E">
        <w:rPr>
          <w:rFonts w:eastAsiaTheme="minorHAnsi"/>
        </w:rPr>
        <w:t xml:space="preserve"> that </w:t>
      </w:r>
      <w:r w:rsidR="00E20B4B">
        <w:rPr>
          <w:rFonts w:eastAsiaTheme="minorHAnsi"/>
        </w:rPr>
        <w:t>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This c</w:t>
      </w:r>
      <w:r w:rsidR="008431EC">
        <w:rPr>
          <w:rFonts w:eastAsiaTheme="minorHAnsi"/>
        </w:rPr>
        <w:t>omplicates things</w:t>
      </w:r>
      <w:r w:rsidR="00EC5D3B">
        <w:rPr>
          <w:rFonts w:eastAsiaTheme="minorHAnsi"/>
        </w:rPr>
        <w:t xml:space="preserve">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661039CA"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 xml:space="preserve">efficiently put into </w:t>
      </w:r>
      <w:r w:rsidR="00016B45">
        <w:rPr>
          <w:rFonts w:eastAsiaTheme="minorHAnsi"/>
        </w:rPr>
        <w:t xml:space="preserve">the </w:t>
      </w:r>
      <w:r>
        <w:rPr>
          <w:rFonts w:eastAsiaTheme="minorHAnsi"/>
        </w:rPr>
        <w:t>cache. When an object is created, all its data is pu</w:t>
      </w:r>
      <w:r w:rsidR="007B7CBD">
        <w:rPr>
          <w:rFonts w:eastAsiaTheme="minorHAnsi"/>
        </w:rPr>
        <w:t xml:space="preserve">t into </w:t>
      </w:r>
      <w:r w:rsidR="00016B45">
        <w:rPr>
          <w:rFonts w:eastAsiaTheme="minorHAnsi"/>
        </w:rPr>
        <w:t xml:space="preserve">the </w:t>
      </w:r>
      <w:r w:rsidR="007B7CBD">
        <w:rPr>
          <w:rFonts w:eastAsiaTheme="minorHAnsi"/>
        </w:rPr>
        <w:t>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 xml:space="preserve">And when unneeded data is in </w:t>
      </w:r>
      <w:r w:rsidR="00A362B5">
        <w:rPr>
          <w:rFonts w:eastAsiaTheme="minorHAnsi"/>
        </w:rPr>
        <w:t xml:space="preserve">the </w:t>
      </w:r>
      <w:r>
        <w:rPr>
          <w:rFonts w:eastAsiaTheme="minorHAnsi"/>
        </w:rPr>
        <w:t>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5" w:name="_Toc62474307"/>
      <w:r>
        <w:lastRenderedPageBreak/>
        <w:t xml:space="preserve">ECS </w:t>
      </w:r>
      <w:r w:rsidR="00AA7087">
        <w:t>Explained</w:t>
      </w:r>
      <w:bookmarkEnd w:id="145"/>
    </w:p>
    <w:p w14:paraId="57BB9ADE" w14:textId="4BF88544"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2E6BDE">
        <w:rPr>
          <w:rFonts w:eastAsiaTheme="minorHAnsi"/>
        </w:rPr>
        <w:t>just unique IDs</w:t>
      </w:r>
      <w:r w:rsidR="0017567B">
        <w:rPr>
          <w:rFonts w:eastAsiaTheme="minorHAnsi"/>
        </w:rPr>
        <w:t xml:space="preserve">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lastRenderedPageBreak/>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6" w:name="_Toc62473960"/>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6"/>
      <w:r w:rsidR="00B613EC">
        <w:rPr>
          <w:b w:val="0"/>
        </w:rPr>
        <w:fldChar w:fldCharType="end"/>
      </w:r>
    </w:p>
    <w:p w14:paraId="67546788" w14:textId="2D473895"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imple to</w:t>
      </w:r>
      <w:r w:rsidR="00663CEF">
        <w:rPr>
          <w:rFonts w:eastAsiaTheme="minorHAnsi"/>
        </w:rPr>
        <w:t xml:space="preserve"> implement concurrency where</w:t>
      </w:r>
      <w:r w:rsidR="00F73B2C">
        <w:rPr>
          <w:rFonts w:eastAsiaTheme="minorHAnsi"/>
        </w:rPr>
        <w:t xml:space="preserve">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0E00EFB9"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w:t>
      </w:r>
      <w:r w:rsidR="003B1684">
        <w:rPr>
          <w:rFonts w:eastAsiaTheme="minorHAnsi"/>
        </w:rPr>
        <w:t xml:space="preserve">the </w:t>
      </w:r>
      <w:r w:rsidR="00775A93">
        <w:rPr>
          <w:rFonts w:eastAsiaTheme="minorHAnsi"/>
        </w:rPr>
        <w:t xml:space="preserve">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quick</w:t>
      </w:r>
      <w:r w:rsidR="00353D37">
        <w:rPr>
          <w:rFonts w:eastAsiaTheme="minorHAnsi"/>
        </w:rPr>
        <w:t>ly</w:t>
      </w:r>
      <w:r w:rsidR="005B35E0">
        <w:rPr>
          <w:rFonts w:eastAsiaTheme="minorHAnsi"/>
        </w:rPr>
        <w:t xml:space="preserve"> as </w:t>
      </w:r>
      <w:r w:rsidR="00775A93">
        <w:rPr>
          <w:rFonts w:eastAsiaTheme="minorHAnsi"/>
        </w:rPr>
        <w:t>possible, and this is an</w:t>
      </w:r>
      <w:r>
        <w:rPr>
          <w:rFonts w:eastAsiaTheme="minorHAnsi"/>
        </w:rPr>
        <w:t xml:space="preserve"> aspect that is easily overlooked when choosing a certain design approach to a program </w:t>
      </w:r>
      <w:r>
        <w:rPr>
          <w:rFonts w:eastAsiaTheme="minorHAnsi"/>
        </w:rPr>
        <w:lastRenderedPageBreak/>
        <w:t xml:space="preserve">because it happens in the background. </w:t>
      </w:r>
      <w:r w:rsidR="00775A93">
        <w:rPr>
          <w:rFonts w:eastAsiaTheme="minorHAnsi"/>
        </w:rPr>
        <w:t xml:space="preserve">But </w:t>
      </w:r>
      <w:r w:rsidR="00DA72F9">
        <w:rPr>
          <w:rFonts w:eastAsiaTheme="minorHAnsi"/>
        </w:rPr>
        <w:t>ECS</w:t>
      </w:r>
      <w:r w:rsidR="00657545">
        <w:rPr>
          <w:rFonts w:eastAsiaTheme="minorHAnsi"/>
        </w:rPr>
        <w:t xml:space="preserve"> minimizes</w:t>
      </w:r>
      <w:r w:rsidR="00C44691">
        <w:rPr>
          <w:rFonts w:eastAsiaTheme="minorHAnsi"/>
        </w:rPr>
        <w:t xml:space="preserve"> cache misses by not having data organized by classes</w:t>
      </w:r>
      <w:r w:rsidR="00657545">
        <w:rPr>
          <w:rFonts w:eastAsiaTheme="minorHAnsi"/>
        </w:rPr>
        <w:t xml:space="preserve">, and instead </w:t>
      </w:r>
      <w:r w:rsidR="00334C1B">
        <w:rPr>
          <w:rFonts w:eastAsiaTheme="minorHAnsi"/>
        </w:rPr>
        <w:t xml:space="preserve">of </w:t>
      </w:r>
      <w:r w:rsidR="00657545">
        <w:rPr>
          <w:rFonts w:eastAsiaTheme="minorHAnsi"/>
        </w:rPr>
        <w:t xml:space="preserve">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w:t>
      </w:r>
      <w:r w:rsidR="00F938BA">
        <w:rPr>
          <w:rFonts w:eastAsiaTheme="minorHAnsi"/>
        </w:rPr>
        <w:t xml:space="preserve">the </w:t>
      </w:r>
      <w:r w:rsidR="00926ECB">
        <w:rPr>
          <w:rFonts w:eastAsiaTheme="minorHAnsi"/>
        </w:rPr>
        <w:t>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w:t>
      </w:r>
      <w:r w:rsidR="00F938BA">
        <w:rPr>
          <w:rFonts w:eastAsiaTheme="minorHAnsi"/>
        </w:rPr>
        <w:t xml:space="preserve">the </w:t>
      </w:r>
      <w:r w:rsidR="001B05FF">
        <w:rPr>
          <w:rFonts w:eastAsiaTheme="minorHAnsi"/>
        </w:rPr>
        <w:t xml:space="preserve">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7" w:name="_Toc62474308"/>
      <w:r>
        <w:t>SPECS Framework</w:t>
      </w:r>
      <w:bookmarkEnd w:id="147"/>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1545ACB8" w:rsidR="00923DF6" w:rsidRDefault="00C0308E" w:rsidP="00906E52">
      <w:pPr>
        <w:spacing w:before="100" w:beforeAutospacing="1" w:after="100" w:afterAutospacing="1"/>
        <w:ind w:firstLine="360"/>
        <w:contextualSpacing/>
      </w:pPr>
      <w:r>
        <w:lastRenderedPageBreak/>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to avoid data races during parallel execution. So, if two Systems require the same WriteStorage access to a Component, they </w:t>
      </w:r>
      <w:r w:rsidR="00BA7926">
        <w:t xml:space="preserve">cannot be run in parallel </w:t>
      </w:r>
      <w:r w:rsidR="00325F32">
        <w:t>to</w:t>
      </w:r>
      <w:r>
        <w:t xml:space="preserve">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EB6010">
        <w:t xml:space="preserve"> may be ru</w:t>
      </w:r>
      <w:r w:rsidR="007F1DAD">
        <w:t xml:space="preserve">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2A7FBAE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w:t>
      </w:r>
      <w:r>
        <w:lastRenderedPageBreak/>
        <w:t>improving cache efficiency</w:t>
      </w:r>
      <w:r w:rsidR="003268D7">
        <w:t xml:space="preserve"> by only bringing necessary data in</w:t>
      </w:r>
      <w:r w:rsidR="00A7128A">
        <w:t>to</w:t>
      </w:r>
      <w:r w:rsidR="003268D7">
        <w:t xml:space="preserve"> </w:t>
      </w:r>
      <w:r w:rsidR="001E4613">
        <w:t xml:space="preserve">the </w:t>
      </w:r>
      <w:r w:rsidR="003268D7">
        <w:t>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8" w:name="_Toc62474309"/>
      <w:r>
        <w:t>ECS Overall</w:t>
      </w:r>
      <w:bookmarkEnd w:id="148"/>
    </w:p>
    <w:p w14:paraId="07094318" w14:textId="253BD65E"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9476F0">
        <w:t>, and quick access</w:t>
      </w:r>
      <w:r w:rsidR="00E14B07">
        <w:t xml:space="preserve">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9" w:name="_Toc62474310"/>
      <w:r>
        <w:t>Rust</w:t>
      </w:r>
      <w:bookmarkEnd w:id="149"/>
    </w:p>
    <w:p w14:paraId="7E9837BC" w14:textId="77C0EE3C"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w:t>
      </w:r>
      <w:r w:rsidR="007E7D61">
        <w:t>e that a program will be memory-</w:t>
      </w:r>
      <w:r w:rsidR="00E01B93">
        <w:t>safe, with no invalid data accesses</w:t>
      </w:r>
      <w:r w:rsidR="00534F17">
        <w:t>, all while remaining</w:t>
      </w:r>
      <w:r w:rsidR="00E01B93">
        <w:t xml:space="preserve"> just as fast as other </w:t>
      </w:r>
      <w:r w:rsidR="00534F17">
        <w:t xml:space="preserve">popular </w:t>
      </w:r>
      <w:r w:rsidR="00E01B93">
        <w:t xml:space="preserve">programming </w:t>
      </w:r>
      <w:r w:rsidR="00E01B93">
        <w:lastRenderedPageBreak/>
        <w:t>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200585">
        <w:t>e, for example, is a systems-l</w:t>
      </w:r>
      <w:r w:rsidR="00101DF6">
        <w:t>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takes aw</w:t>
      </w:r>
      <w:r w:rsidR="00451F0B">
        <w:t>ay a developer’s access to</w:t>
      </w:r>
      <w:r w:rsidR="00CA4B3F">
        <w:t xml:space="preserve"> low-</w:t>
      </w:r>
      <w:r w:rsidR="00137C6E">
        <w:t xml:space="preserve">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w:t>
      </w:r>
      <w:r w:rsidR="00200585">
        <w:t>-</w:t>
      </w:r>
      <w:r w:rsidR="008D0E36">
        <w:t>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2EABA4AD"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w:t>
      </w:r>
      <w:r w:rsidR="001C28AD">
        <w:t>s have a garbage collector that</w:t>
      </w:r>
      <w:r>
        <w:t xml:space="preserve">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B05FF">
        <w:t xml:space="preserve">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50" w:name="_Toc62474311"/>
      <w:r>
        <w:t xml:space="preserve">Safe Rust </w:t>
      </w:r>
      <w:r w:rsidR="008D4827">
        <w:t>and</w:t>
      </w:r>
      <w:r w:rsidR="0094234E">
        <w:t xml:space="preserve"> Unsafe Rust</w:t>
      </w:r>
      <w:bookmarkEnd w:id="150"/>
    </w:p>
    <w:p w14:paraId="34B986C3" w14:textId="56D323A8"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w:t>
      </w:r>
      <w:r>
        <w:lastRenderedPageBreak/>
        <w:t xml:space="preserve">it is meant that </w:t>
      </w:r>
      <w:r w:rsidR="003C7FAE">
        <w:t>the code is comple</w:t>
      </w:r>
      <w:r w:rsidR="001B7241">
        <w:t>tely bug-</w:t>
      </w:r>
      <w:r w:rsidR="003C7FAE">
        <w:t>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w:t>
      </w:r>
      <w:r w:rsidR="002E164D">
        <w:t xml:space="preserve">the </w:t>
      </w:r>
      <w:r w:rsidR="009E7CF0">
        <w:t xml:space="preserve">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FD1236">
        <w:t xml:space="preserve"> of </w:t>
      </w:r>
      <w:r w:rsidR="00242CA5">
        <w:t>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51" w:name="_Toc62474312"/>
      <w:r>
        <w:t>Ownership</w:t>
      </w:r>
      <w:bookmarkEnd w:id="151"/>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2" w:name="_Toc62474313"/>
      <w:r>
        <w:lastRenderedPageBreak/>
        <w:t>Borrowing</w:t>
      </w:r>
      <w:bookmarkEnd w:id="152"/>
    </w:p>
    <w:p w14:paraId="03FC6881" w14:textId="18B4FAE6"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 xml:space="preserve">changing </w:t>
      </w:r>
      <w:r w:rsidR="00CC746F">
        <w:t xml:space="preserve">the </w:t>
      </w:r>
      <w:r w:rsidR="00CD4697">
        <w:t>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3" w:name="_Ref49697517"/>
      <w:r>
        <w:t>E</w:t>
      </w:r>
      <w:r w:rsidR="00DB0B18" w:rsidRPr="00DB0B18">
        <w:t>xactly</w:t>
      </w:r>
      <w:r w:rsidR="00325F3B">
        <w:t xml:space="preserve"> one mutable reference</w:t>
      </w:r>
      <w:bookmarkEnd w:id="153"/>
    </w:p>
    <w:p w14:paraId="0B00617D" w14:textId="0396631E"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4" w:name="_Toc62474314"/>
      <w:r>
        <w:t>Lifetimes</w:t>
      </w:r>
      <w:bookmarkEnd w:id="154"/>
    </w:p>
    <w:p w14:paraId="1C1EEF78" w14:textId="2C75E238"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w:t>
      </w:r>
      <w:r w:rsidR="00925A08">
        <w:lastRenderedPageBreak/>
        <w:t>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41744A52" w14:textId="7127947D" w:rsidR="002E390C" w:rsidRDefault="002E390C" w:rsidP="002E390C">
      <w:pPr>
        <w:pStyle w:val="Heading3"/>
        <w:numPr>
          <w:ilvl w:val="2"/>
          <w:numId w:val="4"/>
        </w:numPr>
        <w:jc w:val="left"/>
      </w:pPr>
      <w:bookmarkStart w:id="155" w:name="_Toc62474315"/>
      <w:r>
        <w:t>Testing</w:t>
      </w:r>
      <w:bookmarkEnd w:id="155"/>
    </w:p>
    <w:p w14:paraId="66767066" w14:textId="1BC1146D" w:rsidR="006A2EB8" w:rsidRDefault="00FB0DAA" w:rsidP="00FB0DAA">
      <w:pPr>
        <w:ind w:firstLine="360"/>
      </w:pPr>
      <w:r>
        <w:t xml:space="preserve">Rust supports </w:t>
      </w:r>
      <w:r w:rsidR="00EF1338">
        <w:t>features to write software test functions</w:t>
      </w:r>
      <w:r>
        <w:t xml:space="preserve"> within the language. Rust supports unit testing and integration testing, both of which are used in this research to check code correctness.</w:t>
      </w:r>
      <w:r w:rsidR="00D03715">
        <w:t xml:space="preserve"> </w:t>
      </w:r>
      <w:r w:rsidR="006A2EB8">
        <w:t>Rust tests will set up a segment of code to be executed where expected results and compared to the actual results. D</w:t>
      </w:r>
      <w:r w:rsidR="00BC1FAB">
        <w:t xml:space="preserve">epending on </w:t>
      </w:r>
      <w:r w:rsidR="008826E3">
        <w:t xml:space="preserve">the </w:t>
      </w:r>
      <w:r w:rsidR="00BC1FAB">
        <w:t>equivalency of the results</w:t>
      </w:r>
      <w:r w:rsidR="006A2EB8">
        <w:t>, the test will pass or fai</w:t>
      </w:r>
      <w:r w:rsidR="0017182E">
        <w:t>l</w:t>
      </w:r>
      <w:r w:rsidR="006A2EB8">
        <w:t>.</w:t>
      </w:r>
      <w:r w:rsidR="00927079">
        <w:t xml:space="preserve"> Test functions are marked with the </w:t>
      </w:r>
      <w:r w:rsidR="00927079" w:rsidRPr="006B2250">
        <w:rPr>
          <w:rFonts w:ascii="Courier New" w:hAnsi="Courier New" w:cs="Courier New"/>
        </w:rPr>
        <w:t>#[test]</w:t>
      </w:r>
      <w:r w:rsidR="00927079">
        <w:t xml:space="preserve"> attribute</w:t>
      </w:r>
      <w:r w:rsidR="0017182E">
        <w:t xml:space="preserve"> </w:t>
      </w:r>
      <w:r w:rsidR="0017182E">
        <w:fldChar w:fldCharType="begin" w:fldLock="1"/>
      </w:r>
      <w:r w:rsidR="00A42267">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927079">
        <w:t>.</w:t>
      </w:r>
    </w:p>
    <w:p w14:paraId="6CBB66D8" w14:textId="525A51A3" w:rsidR="00B97793" w:rsidRDefault="00EF1338" w:rsidP="00FB0DAA">
      <w:pPr>
        <w:ind w:firstLine="360"/>
      </w:pPr>
      <w:r>
        <w:t xml:space="preserve">Unit tests are </w:t>
      </w:r>
      <w:r w:rsidR="00C1688E">
        <w:t>written in the same code file as</w:t>
      </w:r>
      <w:r>
        <w:t xml:space="preserve"> that of what they are testing. </w:t>
      </w:r>
      <w:r w:rsidR="00B97793">
        <w:t xml:space="preserve">Unit tests are typically used to </w:t>
      </w:r>
      <w:r w:rsidR="00B97793" w:rsidRPr="00B97793">
        <w:t xml:space="preserve">test </w:t>
      </w:r>
      <w:r w:rsidR="00B97793">
        <w:t>units of code i</w:t>
      </w:r>
      <w:r w:rsidR="00B97793" w:rsidRPr="00B97793">
        <w:t xml:space="preserve">n isolation from the rest of the code </w:t>
      </w:r>
      <w:r w:rsidR="00B97793">
        <w:t xml:space="preserve">to see where code is or is not working </w:t>
      </w:r>
      <w:r w:rsidR="00B97793">
        <w:fldChar w:fldCharType="begin" w:fldLock="1"/>
      </w:r>
      <w:r w:rsidR="00A54D33">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B97793">
        <w:fldChar w:fldCharType="separate"/>
      </w:r>
      <w:r w:rsidR="00B97793" w:rsidRPr="00B97793">
        <w:rPr>
          <w:noProof/>
        </w:rPr>
        <w:t>[28]</w:t>
      </w:r>
      <w:r w:rsidR="00B97793">
        <w:fldChar w:fldCharType="end"/>
      </w:r>
      <w:r w:rsidR="00B97793">
        <w:t xml:space="preserve">. </w:t>
      </w:r>
    </w:p>
    <w:p w14:paraId="39819598" w14:textId="31E6FB21" w:rsidR="006A2EB8" w:rsidRDefault="006A2EB8" w:rsidP="00FB0DAA">
      <w:pPr>
        <w:ind w:firstLine="360"/>
      </w:pPr>
      <w:r>
        <w:t xml:space="preserve">Integration tests are </w:t>
      </w:r>
      <w:r w:rsidR="00A54D33">
        <w:t>external to the library that it is testing. A</w:t>
      </w:r>
      <w:r w:rsidR="006F17B3">
        <w:t>n integration test</w:t>
      </w:r>
      <w:r w:rsidR="00A54D33">
        <w:t xml:space="preserve"> will use code the same way other code would by importing and calling functions. They are used to verify that many parts </w:t>
      </w:r>
      <w:r w:rsidR="00897F2F">
        <w:t xml:space="preserve">and functions </w:t>
      </w:r>
      <w:r w:rsidR="00A54D33">
        <w:t>of the</w:t>
      </w:r>
      <w:r w:rsidR="00A54D33" w:rsidRPr="00A54D33">
        <w:t xml:space="preserve"> library work together correctl</w:t>
      </w:r>
      <w:r w:rsidR="006F17B3">
        <w:t xml:space="preserve">y, whereas a </w:t>
      </w:r>
      <w:r w:rsidR="00AB6EA5">
        <w:t>unit test</w:t>
      </w:r>
      <w:r w:rsidR="006F17B3">
        <w:t xml:space="preserve"> covers a smaller unit of code</w:t>
      </w:r>
      <w:r w:rsidR="00897F2F">
        <w:t xml:space="preserve"> or </w:t>
      </w:r>
      <w:r w:rsidR="00A5418F">
        <w:t xml:space="preserve">a </w:t>
      </w:r>
      <w:r w:rsidR="00897F2F">
        <w:t>single function</w:t>
      </w:r>
      <w:r w:rsidR="006F17B3">
        <w:t>.</w:t>
      </w:r>
      <w:r w:rsidR="00A54D33">
        <w:t xml:space="preserve"> </w:t>
      </w:r>
      <w:r w:rsidR="00897F2F">
        <w:t>Integration tests are n</w:t>
      </w:r>
      <w:r w:rsidR="00A54D33">
        <w:t xml:space="preserve">ecessary </w:t>
      </w:r>
      <w:r w:rsidR="00A54D33">
        <w:lastRenderedPageBreak/>
        <w:t>because, although</w:t>
      </w:r>
      <w:r w:rsidR="00897F2F">
        <w:t xml:space="preserve"> all</w:t>
      </w:r>
      <w:r w:rsidR="00A54D33">
        <w:t xml:space="preserve"> unit tests may pass, the integration </w:t>
      </w:r>
      <w:r w:rsidR="00897F2F">
        <w:t xml:space="preserve">of a larger segment of code </w:t>
      </w:r>
      <w:r w:rsidR="00A54D33">
        <w:t>may fail.</w:t>
      </w:r>
      <w:r w:rsidR="00A54D33" w:rsidRPr="00A54D33">
        <w:t xml:space="preserve"> </w:t>
      </w:r>
      <w:r w:rsidR="00A54D33">
        <w:t xml:space="preserve">Integration </w:t>
      </w:r>
      <w:r w:rsidR="00A54D33" w:rsidRPr="00A54D33">
        <w:t>tests</w:t>
      </w:r>
      <w:r w:rsidR="00A54D33">
        <w:t xml:space="preserve"> are built in a </w:t>
      </w:r>
      <w:r w:rsidR="00A54D33" w:rsidRPr="00A54D33">
        <w:rPr>
          <w:i/>
        </w:rPr>
        <w:t>tests</w:t>
      </w:r>
      <w:r w:rsidR="00A54D33">
        <w:t xml:space="preserve"> directory of the software package</w:t>
      </w:r>
      <w:r w:rsidR="0017182E">
        <w:t xml:space="preserve"> </w:t>
      </w:r>
      <w:r w:rsidR="0017182E">
        <w:fldChar w:fldCharType="begin" w:fldLock="1"/>
      </w:r>
      <w:r w:rsidR="0017182E">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7182E">
        <w:fldChar w:fldCharType="separate"/>
      </w:r>
      <w:r w:rsidR="0017182E" w:rsidRPr="0017182E">
        <w:rPr>
          <w:noProof/>
        </w:rPr>
        <w:t>[28]</w:t>
      </w:r>
      <w:r w:rsidR="0017182E">
        <w:fldChar w:fldCharType="end"/>
      </w:r>
      <w:r w:rsidR="00A54D33">
        <w:t>.</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6" w:name="_Toc62474316"/>
      <w:r>
        <w:t>Crates</w:t>
      </w:r>
      <w:bookmarkEnd w:id="156"/>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45CF7D5F" w:rsidR="00BB5329"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xml:space="preserve">. Rust makes it easy to import these crates into code and begin using them, and the crate to implement ECS into code, SPECS, is no exception. Only two steps are needed to get started with a crate. First, add the crate dependency to the </w:t>
      </w:r>
      <w:r w:rsidRPr="0029225C">
        <w:rPr>
          <w:rFonts w:ascii="Courier New" w:hAnsi="Courier New" w:cs="Courier New"/>
          <w:color w:val="333333"/>
          <w:szCs w:val="24"/>
        </w:rPr>
        <w:t>cargo.toml</w:t>
      </w:r>
      <w:r>
        <w:rPr>
          <w:color w:val="333333"/>
          <w:szCs w:val="24"/>
        </w:rPr>
        <w:t xml:space="preserve"> file, which is in every Rust project. Second, add </w:t>
      </w:r>
      <w:r w:rsidR="00A12EC0">
        <w:rPr>
          <w:color w:val="333333"/>
          <w:szCs w:val="24"/>
        </w:rPr>
        <w:t>a line at the top of the code file</w:t>
      </w:r>
      <w:r>
        <w:rPr>
          <w:color w:val="333333"/>
          <w:szCs w:val="24"/>
        </w:rPr>
        <w:t xml:space="preserve">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7" w:name="_Toc62474317"/>
      <w:r>
        <w:t>Rust Overall</w:t>
      </w:r>
      <w:bookmarkEnd w:id="157"/>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w:t>
      </w:r>
      <w:r w:rsidR="001B6496">
        <w:lastRenderedPageBreak/>
        <w:t>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8" w:name="_Toc62474318"/>
      <w:r>
        <w:t>FlightGear</w:t>
      </w:r>
      <w:bookmarkEnd w:id="158"/>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0C997E9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F93B1D">
        <w:t xml:space="preserve"> to achieve the</w:t>
      </w:r>
      <w:r w:rsidR="00320127">
        <w:t xml:space="preserve">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to FlightGear</w:t>
      </w:r>
      <w:r w:rsidR="00C61B75">
        <w:t xml:space="preserve">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750924E6"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w:t>
      </w:r>
      <w:r w:rsidR="00810684">
        <w:lastRenderedPageBreak/>
        <w:t xml:space="preserve">done from the command prompt upon running the executable. </w:t>
      </w:r>
      <w:r w:rsidR="00E26B5F">
        <w:t>The command-</w:t>
      </w:r>
      <w:r w:rsidR="003C0BD3">
        <w:t>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1BB43915"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E26B5F">
        <w:t xml:space="preserve"> </w:t>
      </w:r>
      <w:r w:rsidR="0030717C">
        <w:t>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w:t>
      </w:r>
      <w:r w:rsidR="00DA6A93">
        <w:t>,</w:t>
      </w:r>
      <w:r w:rsidR="000577E9">
        <w:t xml:space="preserve"> is located in Appendix A</w:t>
      </w:r>
      <w:r w:rsidR="00216100">
        <w:t xml:space="preserve">. </w:t>
      </w:r>
    </w:p>
    <w:p w14:paraId="433FD17B" w14:textId="5A0AD9FF" w:rsidR="003147DA" w:rsidRPr="00216100" w:rsidRDefault="00DB6471" w:rsidP="003147DA">
      <w:pPr>
        <w:pStyle w:val="Heading2"/>
        <w:numPr>
          <w:ilvl w:val="1"/>
          <w:numId w:val="8"/>
        </w:numPr>
      </w:pPr>
      <w:bookmarkStart w:id="159" w:name="_Toc62474319"/>
      <w:r>
        <w:t xml:space="preserve">Networking </w:t>
      </w:r>
      <w:r w:rsidR="00D042C0">
        <w:t>And</w:t>
      </w:r>
      <w:r>
        <w:t xml:space="preserve"> Rust</w:t>
      </w:r>
      <w:bookmarkEnd w:id="159"/>
    </w:p>
    <w:p w14:paraId="14C12B5D" w14:textId="4EFF6C35"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w:t>
      </w:r>
      <w:r w:rsidR="00A26E33">
        <w:rPr>
          <w:rFonts w:eastAsiaTheme="minorHAnsi"/>
          <w:szCs w:val="24"/>
        </w:rPr>
        <w:t>commanded on startup, can</w:t>
      </w:r>
      <w:r w:rsidR="007D7D7A">
        <w:rPr>
          <w:rFonts w:eastAsiaTheme="minorHAnsi"/>
          <w:szCs w:val="24"/>
        </w:rPr>
        <w:t xml:space="preserve"> open a socket to receive UDP packets on. </w:t>
      </w:r>
    </w:p>
    <w:p w14:paraId="48149E6F" w14:textId="628809E2"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464C6">
        <w:rPr>
          <w:rFonts w:eastAsiaTheme="minorHAnsi"/>
          <w:szCs w:val="24"/>
        </w:rPr>
        <w:t>n be sent</w:t>
      </w:r>
      <w:r w:rsidR="00585F0B">
        <w:rPr>
          <w:rFonts w:eastAsiaTheme="minorHAnsi"/>
          <w:szCs w:val="24"/>
        </w:rPr>
        <w:t xml:space="preserve">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w:t>
      </w:r>
      <w:r w:rsidR="00DD007B">
        <w:rPr>
          <w:rFonts w:eastAsiaTheme="minorHAnsi"/>
          <w:szCs w:val="24"/>
        </w:rPr>
        <w:lastRenderedPageBreak/>
        <w:t>FlightGear</w:t>
      </w:r>
      <w:r w:rsidR="00C3354A">
        <w:rPr>
          <w:rFonts w:eastAsiaTheme="minorHAnsi"/>
          <w:szCs w:val="24"/>
        </w:rPr>
        <w:t xml:space="preserve">, </w:t>
      </w:r>
      <w:r w:rsidR="00313F50">
        <w:rPr>
          <w:rFonts w:eastAsiaTheme="minorHAnsi"/>
          <w:szCs w:val="24"/>
        </w:rPr>
        <w:t>the literal order of the bytes need</w:t>
      </w:r>
      <w:r w:rsidR="00553811">
        <w:rPr>
          <w:rFonts w:eastAsiaTheme="minorHAnsi"/>
          <w:szCs w:val="24"/>
        </w:rPr>
        <w:t>s</w:t>
      </w:r>
      <w:r w:rsidR="00313F50">
        <w:rPr>
          <w:rFonts w:eastAsiaTheme="minorHAnsi"/>
          <w:szCs w:val="24"/>
        </w:rPr>
        <w:t xml:space="preserve"> to be converted from least significant </w:t>
      </w:r>
      <w:r w:rsidR="00DD007B">
        <w:rPr>
          <w:rFonts w:eastAsiaTheme="minorHAnsi"/>
          <w:szCs w:val="24"/>
        </w:rPr>
        <w:t>byte first (</w:t>
      </w:r>
      <w:r w:rsidR="00536BB4">
        <w:rPr>
          <w:rFonts w:eastAsiaTheme="minorHAnsi"/>
          <w:szCs w:val="24"/>
        </w:rPr>
        <w:t>i.e., little-</w:t>
      </w:r>
      <w:r w:rsidR="00DD007B">
        <w:rPr>
          <w:rFonts w:eastAsiaTheme="minorHAnsi"/>
          <w:szCs w:val="24"/>
        </w:rPr>
        <w:t>endian)</w:t>
      </w:r>
      <w:r w:rsidR="00313F50">
        <w:rPr>
          <w:rFonts w:eastAsiaTheme="minorHAnsi"/>
          <w:szCs w:val="24"/>
        </w:rPr>
        <w:t>, to most significant byte first</w:t>
      </w:r>
      <w:r w:rsidR="00DD007B">
        <w:rPr>
          <w:rFonts w:eastAsiaTheme="minorHAnsi"/>
          <w:szCs w:val="24"/>
        </w:rPr>
        <w:t xml:space="preserve"> (</w:t>
      </w:r>
      <w:r w:rsidR="00536BB4">
        <w:rPr>
          <w:rFonts w:eastAsiaTheme="minorHAnsi"/>
          <w:szCs w:val="24"/>
        </w:rPr>
        <w:t>i.e., big-</w:t>
      </w:r>
      <w:r w:rsidR="00DD007B">
        <w:rPr>
          <w:rFonts w:eastAsiaTheme="minorHAnsi"/>
          <w:szCs w:val="24"/>
        </w:rPr>
        <w:t>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38E0980F" w:rsidR="00906E52" w:rsidRDefault="00906E52" w:rsidP="009F115C">
      <w:pPr>
        <w:rPr>
          <w:rFonts w:eastAsiaTheme="minorHAnsi"/>
          <w:szCs w:val="24"/>
        </w:rPr>
      </w:pPr>
    </w:p>
    <w:p w14:paraId="1B36442E" w14:textId="3EE5C1D1" w:rsidR="00F87E63" w:rsidRDefault="00F87E63" w:rsidP="009F115C">
      <w:pPr>
        <w:rPr>
          <w:rFonts w:eastAsiaTheme="minorHAnsi"/>
          <w:szCs w:val="24"/>
        </w:rPr>
      </w:pPr>
    </w:p>
    <w:p w14:paraId="0F494AA4" w14:textId="3D0A096B" w:rsidR="00F87E63" w:rsidRDefault="00F87E63" w:rsidP="009F115C">
      <w:pPr>
        <w:rPr>
          <w:rFonts w:eastAsiaTheme="minorHAnsi"/>
          <w:szCs w:val="24"/>
        </w:rPr>
      </w:pPr>
    </w:p>
    <w:p w14:paraId="451819C6" w14:textId="77777777" w:rsidR="00F87E63" w:rsidRDefault="00F87E63"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60" w:name="_Toc496074964"/>
      <w:bookmarkStart w:id="161" w:name="_Toc496075138"/>
      <w:bookmarkStart w:id="162" w:name="_Toc496075296"/>
      <w:bookmarkStart w:id="163" w:name="_Toc496075361"/>
      <w:bookmarkStart w:id="164" w:name="_Toc496080605"/>
      <w:bookmarkStart w:id="165" w:name="_Toc497120308"/>
      <w:bookmarkStart w:id="166" w:name="_Toc503248605"/>
      <w:bookmarkStart w:id="167" w:name="_Toc504131180"/>
      <w:bookmarkStart w:id="168" w:name="_Toc504131382"/>
      <w:bookmarkStart w:id="169" w:name="_Toc504131537"/>
      <w:bookmarkStart w:id="170" w:name="_Toc62474320"/>
      <w:r w:rsidRPr="00E914BE">
        <w:rPr>
          <w:sz w:val="29"/>
          <w:szCs w:val="29"/>
        </w:rPr>
        <w:t>Methodology</w:t>
      </w:r>
      <w:bookmarkEnd w:id="160"/>
      <w:bookmarkEnd w:id="161"/>
      <w:bookmarkEnd w:id="162"/>
      <w:bookmarkEnd w:id="163"/>
      <w:bookmarkEnd w:id="164"/>
      <w:bookmarkEnd w:id="165"/>
      <w:bookmarkEnd w:id="166"/>
      <w:bookmarkEnd w:id="167"/>
      <w:bookmarkEnd w:id="168"/>
      <w:bookmarkEnd w:id="169"/>
      <w:bookmarkEnd w:id="170"/>
      <w:r w:rsidR="0083399B" w:rsidRPr="00E914BE">
        <w:rPr>
          <w:sz w:val="29"/>
          <w:szCs w:val="29"/>
        </w:rPr>
        <w:t xml:space="preserve"> </w:t>
      </w:r>
    </w:p>
    <w:p w14:paraId="0A2E3257" w14:textId="573B649D"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 xml:space="preserve">and Bourg’s Flight Dynamics </w:t>
      </w:r>
      <w:r w:rsidR="00485AE0">
        <w:lastRenderedPageBreak/>
        <w:t>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70465E">
        <w:t xml:space="preserve">ll then explain </w:t>
      </w:r>
      <w:r w:rsidR="00485AE0">
        <w:t>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71" w:name="_Toc62474321"/>
      <w:r>
        <w:t xml:space="preserve">Building the </w:t>
      </w:r>
      <w:r w:rsidR="00BE4013">
        <w:t>Flight Dynamics Models</w:t>
      </w:r>
      <w:bookmarkEnd w:id="171"/>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355CC38F"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FE184B">
        <w:t>G</w:t>
      </w:r>
      <w:r w:rsidR="009073CB">
        <w:t xml:space="preserve">eneral </w:t>
      </w:r>
      <w:r w:rsidR="00FE184B">
        <w:t xml:space="preserve">flight physics </w:t>
      </w:r>
      <w:r w:rsidR="009073CB">
        <w:t>knowledge was needed to be able</w:t>
      </w:r>
      <w:r w:rsidR="003E78BE">
        <w:t xml:space="preserve"> to</w:t>
      </w:r>
      <w:r w:rsidR="009073CB">
        <w:t xml:space="preserv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3A0736AA" w:rsidR="00073DB9" w:rsidRDefault="006D0123" w:rsidP="00080CCD">
      <w:pPr>
        <w:spacing w:before="100" w:beforeAutospacing="1" w:after="100" w:afterAutospacing="1"/>
        <w:ind w:firstLine="360"/>
        <w:contextualSpacing/>
      </w:pPr>
      <w:r>
        <w:t>Regarding</w:t>
      </w:r>
      <w:r w:rsidR="00073DB9">
        <w:t xml:space="preserve"> programming in Rust, the two most utilized resources for writing code in this thesis was the official Rust book, </w:t>
      </w:r>
      <w:r w:rsidR="00073DB9"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00073DB9" w:rsidRPr="00AF6A08">
        <w:t>,</w:t>
      </w:r>
      <w:r w:rsidR="00073DB9">
        <w:rPr>
          <w:i/>
        </w:rPr>
        <w:t xml:space="preserve"> </w:t>
      </w:r>
      <w:r w:rsidR="00073DB9">
        <w:t xml:space="preserve">and the official code collection called </w:t>
      </w:r>
      <w:r w:rsidR="00073DB9">
        <w:rPr>
          <w:i/>
        </w:rPr>
        <w:t>Rust b</w:t>
      </w:r>
      <w:r w:rsidR="00073DB9"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00073DB9" w:rsidRPr="00B17A80">
        <w:t>,</w:t>
      </w:r>
      <w:r w:rsidR="00073DB9" w:rsidRPr="00113A5E">
        <w:rPr>
          <w:i/>
        </w:rPr>
        <w:t xml:space="preserve"> </w:t>
      </w:r>
      <w:r w:rsidR="00073DB9">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 xml:space="preserve">Although this task did not directly progress the development of the FDMs, it </w:t>
      </w:r>
      <w:r w:rsidR="004F76C1">
        <w:lastRenderedPageBreak/>
        <w:t>did teach</w:t>
      </w:r>
      <w:r w:rsidR="007C58F3">
        <w:t xml:space="preserve"> Rust basics as well as </w:t>
      </w:r>
      <w:r w:rsidR="00BD0EE0">
        <w:t>set</w:t>
      </w:r>
      <w:r>
        <w:t xml:space="preserve"> </w:t>
      </w:r>
      <w:r w:rsidR="00BD0EE0">
        <w:t xml:space="preserve">up the </w:t>
      </w:r>
      <w:r w:rsidR="00390E82">
        <w:t>networking required</w:t>
      </w:r>
      <w:r w:rsidR="004F76C1">
        <w:t xml:space="preserve"> </w:t>
      </w:r>
      <w:r w:rsidR="00BD0EE0">
        <w:t>for flight simulation</w:t>
      </w:r>
      <w:r w:rsidR="007C58F3">
        <w:t xml:space="preserve">. </w:t>
      </w:r>
      <w:r w:rsidR="00D213D2">
        <w:t>The next task was to</w:t>
      </w:r>
      <w:r w:rsidR="001A5BFD">
        <w:t xml:space="preserve"> </w:t>
      </w:r>
      <w:r w:rsidR="00BB1D39">
        <w:t xml:space="preserve">translate both FDMs from their native languages into Rust. </w:t>
      </w:r>
    </w:p>
    <w:p w14:paraId="1BDFA99D" w14:textId="5505BA07" w:rsidR="00D7077C" w:rsidRDefault="0005422E" w:rsidP="00080CCD">
      <w:pPr>
        <w:spacing w:before="100" w:beforeAutospacing="1" w:after="100" w:afterAutospacing="1"/>
        <w:ind w:firstLine="360"/>
        <w:contextualSpacing/>
      </w:pPr>
      <w:r>
        <w:t>The first six Degrees of Freedom (</w:t>
      </w:r>
      <w:r w:rsidR="00D6749F">
        <w:t>D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w:t>
      </w:r>
      <w:r w:rsidR="00D6749F">
        <w:t>DoF</w:t>
      </w:r>
      <w:r w:rsidR="0032616D">
        <w:t xml:space="preserve">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403FC33B"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w:t>
      </w:r>
      <w:r w:rsidR="00D6749F">
        <w:t>DoF</w:t>
      </w:r>
      <w:r>
        <w:t>. From a translational standpoint</w:t>
      </w:r>
      <w:r w:rsidR="00A93B28">
        <w:t>,</w:t>
      </w:r>
      <w:r>
        <w:t xml:space="preserve">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w:t>
      </w:r>
      <w:r w:rsidR="00A93B28">
        <w:t>,</w:t>
      </w:r>
      <w:r>
        <w:t xml:space="preserve">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w:t>
      </w:r>
      <w:r w:rsidR="00CA29C2">
        <w:lastRenderedPageBreak/>
        <w:t xml:space="preserve">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43DE7E9" w:rsidR="00B01D76" w:rsidRDefault="00BE627E" w:rsidP="00080CCD">
      <w:pPr>
        <w:spacing w:before="100" w:beforeAutospacing="1" w:after="100" w:afterAutospacing="1"/>
        <w:ind w:firstLine="360"/>
        <w:contextualSpacing/>
      </w:pPr>
      <w:r>
        <w:t>Concerning</w:t>
      </w:r>
      <w:r w:rsidR="00A94E25">
        <w:t xml:space="preserve">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rsidR="00EF4B55">
        <w:t>ere working in Rust</w:t>
      </w:r>
      <w:r w:rsidR="00A94E25">
        <w:t xml:space="preserve"> after being translated</w:t>
      </w:r>
      <w:r w:rsidR="00EF4B55">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lastRenderedPageBreak/>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72" w:name="_Toc62473961"/>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72"/>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3" w:name="_Toc62474322"/>
      <w:r>
        <w:t>Palmer</w:t>
      </w:r>
      <w:r w:rsidR="00247FB8">
        <w:t>-based</w:t>
      </w:r>
      <w:r w:rsidR="00295986">
        <w:t xml:space="preserve"> Flight Dynamics Model</w:t>
      </w:r>
      <w:bookmarkEnd w:id="173"/>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2DC405E7" w:rsidR="00232115" w:rsidRDefault="009A2FEE" w:rsidP="00080CCD">
      <w:pPr>
        <w:spacing w:before="100" w:beforeAutospacing="1" w:after="100" w:afterAutospacing="1"/>
        <w:ind w:firstLine="360"/>
        <w:contextualSpacing/>
      </w:pPr>
      <w:r>
        <w:lastRenderedPageBreak/>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w:t>
      </w:r>
      <w:r w:rsidR="007027C1">
        <w:t>.</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w:t>
      </w:r>
      <w:r w:rsidR="00D6749F">
        <w:t>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D446D0">
        <w:t xml:space="preserve"> extended to be </w:t>
      </w:r>
      <w:r w:rsidR="00C15C20">
        <w:t xml:space="preserve">an </w:t>
      </w:r>
      <w:r w:rsidR="0034082B">
        <w:t>interactive flight simulator</w:t>
      </w:r>
      <w:r w:rsidR="00965B37">
        <w:t xml:space="preserve"> –</w:t>
      </w:r>
      <w:r w:rsidR="003477BE">
        <w:t xml:space="preserve"> this section only describes this</w:t>
      </w:r>
      <w:r w:rsidR="00965B37">
        <w:t xml:space="preserve"> raw FDM.</w:t>
      </w:r>
    </w:p>
    <w:p w14:paraId="6D4D9EBF" w14:textId="62E8D290" w:rsidR="008D240A" w:rsidRDefault="00BD311E" w:rsidP="00050D5F">
      <w:pPr>
        <w:spacing w:before="100" w:beforeAutospacing="1" w:after="100" w:afterAutospacing="1"/>
        <w:ind w:firstLine="360"/>
        <w:contextualSpacing/>
      </w:pPr>
      <w:r>
        <w:t xml:space="preserve">The </w:t>
      </w:r>
      <w:r w:rsidRPr="0025272A">
        <w:rPr>
          <w:rFonts w:ascii="Courier New" w:hAnsi="Courier New" w:cs="Courier New"/>
        </w:rPr>
        <w:t>palmer</w:t>
      </w:r>
      <w:r w:rsidR="003A1D85" w:rsidRPr="0025272A">
        <w:rPr>
          <w:rFonts w:ascii="Courier New" w:hAnsi="Courier New" w:cs="Courier New"/>
        </w:rPr>
        <w:t>.rs</w:t>
      </w:r>
      <w:r w:rsidR="000B611C">
        <w:t xml:space="preserve"> code file</w:t>
      </w:r>
      <w:r w:rsidR="0087568C">
        <w:t xml:space="preserve">, which </w:t>
      </w:r>
      <w:r w:rsidR="00F211F7">
        <w:t>contains</w:t>
      </w:r>
      <w:r w:rsidR="0087568C">
        <w:t xml:space="preserve"> the main function,</w:t>
      </w:r>
      <w:r w:rsidR="003A1D85">
        <w:t xml:space="preserve"> </w:t>
      </w:r>
      <w:r w:rsidR="009E7820">
        <w:t xml:space="preserve">is </w:t>
      </w:r>
      <w:r>
        <w:t xml:space="preserve">located in the </w:t>
      </w:r>
      <w:r w:rsidRPr="00A54D33">
        <w:rPr>
          <w:i/>
        </w:rPr>
        <w:t>examples</w:t>
      </w:r>
      <w:r>
        <w:t xml:space="preserve">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361E2D">
        <w:t>plane Entity are</w:t>
      </w:r>
      <w:r w:rsidR="00DB58B6">
        <w:t xml:space="preserve"> </w:t>
      </w:r>
      <w:r w:rsidR="00364629">
        <w:t xml:space="preserve">the </w:t>
      </w:r>
      <w:r w:rsidR="00DB58B6">
        <w:t>throttle, attack angle, bank</w:t>
      </w:r>
      <w:r w:rsidR="004164F3">
        <w:t>, and flap</w:t>
      </w:r>
      <w:r w:rsidR="0095007C">
        <w:t>s</w:t>
      </w:r>
      <w:r w:rsidR="00863F08">
        <w:t>.</w:t>
      </w:r>
      <w:r w:rsidR="00DB58B6">
        <w:t xml:space="preserve"> </w:t>
      </w:r>
      <w:r w:rsidR="004164F3">
        <w:t xml:space="preserve">These </w:t>
      </w:r>
      <w:r w:rsidR="00A54321">
        <w:t>four values can be altered for the</w:t>
      </w:r>
      <w:r w:rsidR="004164F3">
        <w:t xml:space="preserve"> desired flight effect. </w:t>
      </w:r>
      <w:r w:rsidR="005740A3">
        <w:t>Finally, the main simulation loop was made to process each frame</w:t>
      </w:r>
      <w:r w:rsidR="0028277F">
        <w:t xml:space="preserve"> at the </w:t>
      </w:r>
      <w:r w:rsidR="00BC5D5E">
        <w:t>desired FPS</w:t>
      </w:r>
      <w:r w:rsidR="005740A3">
        <w:t xml:space="preserve">. </w:t>
      </w:r>
      <w:r w:rsidR="00A26E33">
        <w:t>The simulation loop can</w:t>
      </w:r>
      <w:r w:rsidR="004875FD">
        <w:t xml:space="preserve">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4" w:name="_Toc62474323"/>
      <w:r>
        <w:t>R</w:t>
      </w:r>
      <w:r w:rsidR="00452671">
        <w:t>esource</w:t>
      </w:r>
      <w:bookmarkEnd w:id="174"/>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 xml:space="preserve">used by </w:t>
      </w:r>
      <w:r w:rsidR="00424D0C">
        <w:lastRenderedPageBreak/>
        <w:t>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5" w:name="_Toc62474324"/>
      <w:r>
        <w:t>Component</w:t>
      </w:r>
      <w:bookmarkEnd w:id="175"/>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5BFD06D2"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w:t>
      </w:r>
      <w:r w:rsidR="0016568A">
        <w:t>alues that can</w:t>
      </w:r>
      <w:r>
        <w:t xml:space="preserve">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6" w:name="_Toc62474325"/>
      <w:r>
        <w:t>System</w:t>
      </w:r>
      <w:bookmarkEnd w:id="176"/>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25A22F1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This involves running a function four t</w:t>
      </w:r>
      <w:r w:rsidR="00342A4E">
        <w:t>imes that load</w:t>
      </w:r>
      <w:r w:rsidR="00B952B7">
        <w:t xml:space="preserve">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4D37F7BF" w:rsidR="00AE4525" w:rsidRPr="00295986" w:rsidRDefault="00BD78CD" w:rsidP="00080CCD">
      <w:pPr>
        <w:spacing w:before="100" w:beforeAutospacing="1" w:after="100" w:afterAutospacing="1"/>
        <w:ind w:firstLine="360"/>
        <w:contextualSpacing/>
      </w:pPr>
      <w:r>
        <w:lastRenderedPageBreak/>
        <w:t>The function</w:t>
      </w:r>
      <w:r w:rsidR="00194BBA">
        <w:t>, called plane_right_hand_side, which is executed four times in the Runge-Kutta method</w:t>
      </w:r>
      <w:r w:rsidR="006A35AE">
        <w:t>,</w:t>
      </w:r>
      <w:r w:rsidR="00194BBA">
        <w:t xml:space="preserve"> begins by computing air density. Next</w:t>
      </w:r>
      <w:r w:rsidR="00EE6228">
        <w:t xml:space="preserve">, the </w:t>
      </w:r>
      <w:r w:rsidR="00194BBA">
        <w:t>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0C1BDF">
        <w:t>,</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whether the airplane is banked or climbing. Gravity force based on the</w:t>
      </w:r>
      <w:r w:rsidR="00F822EF">
        <w:t xml:space="preserve"> mass of the airplane</w:t>
      </w:r>
      <w:r w:rsidR="00E31083">
        <w:t xml:space="preserve">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7" w:name="_Toc62474326"/>
      <w:r>
        <w:lastRenderedPageBreak/>
        <w:t>Bourg-based</w:t>
      </w:r>
      <w:r w:rsidR="00295986">
        <w:t xml:space="preserve"> Flight Dynamics Model</w:t>
      </w:r>
      <w:bookmarkEnd w:id="177"/>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4707B96C"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w:t>
      </w:r>
      <w:r w:rsidR="00D44D61">
        <w:t>se aspects are assigned a numerical</w:t>
      </w:r>
      <w:r w:rsidR="009E7B1F">
        <w:t xml:space="preserve">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w:t>
      </w:r>
      <w:r w:rsidR="003E715B">
        <w:t xml:space="preserve"> the</w:t>
      </w:r>
      <w:r w:rsidR="000F3B8C">
        <w:t xml:space="preserve">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w:t>
      </w:r>
      <w:r w:rsidR="00D44D61">
        <w:t>orce is simply assigned a numerical</w:t>
      </w:r>
      <w:r w:rsidR="007811CE">
        <w:t xml:space="preserve"> value that</w:t>
      </w:r>
      <w:r w:rsidR="00772F6F">
        <w:t xml:space="preserve">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121637">
        <w:t xml:space="preserve"> extended into</w:t>
      </w:r>
      <w:r w:rsidR="00DC5397">
        <w:t xml:space="preserve"> an interactive flight simulator – this section only describes this raw FDM.</w:t>
      </w:r>
    </w:p>
    <w:p w14:paraId="3C1AAB61" w14:textId="46E13C6D" w:rsidR="00AE4525" w:rsidRPr="005003C2" w:rsidRDefault="00AD582F" w:rsidP="00080CCD">
      <w:pPr>
        <w:spacing w:before="100" w:beforeAutospacing="1" w:after="100" w:afterAutospacing="1"/>
        <w:ind w:firstLine="360"/>
        <w:contextualSpacing/>
      </w:pPr>
      <w:r>
        <w:t xml:space="preserve">The </w:t>
      </w:r>
      <w:r w:rsidRPr="0025272A">
        <w:rPr>
          <w:rFonts w:ascii="Courier New" w:hAnsi="Courier New" w:cs="Courier New"/>
        </w:rPr>
        <w:t>bourg</w:t>
      </w:r>
      <w:r w:rsidR="00441D14" w:rsidRPr="0025272A">
        <w:rPr>
          <w:rFonts w:ascii="Courier New" w:hAnsi="Courier New" w:cs="Courier New"/>
        </w:rPr>
        <w:t>.rs</w:t>
      </w:r>
      <w:r w:rsidR="000B611C">
        <w:t xml:space="preserve"> code file</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w:t>
      </w:r>
      <w:r w:rsidR="00441D14">
        <w:lastRenderedPageBreak/>
        <w:t xml:space="preserve">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8" w:name="_Toc62474327"/>
      <w:r>
        <w:t>Resource</w:t>
      </w:r>
      <w:r w:rsidR="00465BB4">
        <w:t>s</w:t>
      </w:r>
      <w:bookmarkEnd w:id="178"/>
    </w:p>
    <w:p w14:paraId="5385BA60" w14:textId="5DA2BB5D"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9" w:name="_Toc62474328"/>
      <w:r>
        <w:t>Component</w:t>
      </w:r>
      <w:bookmarkEnd w:id="179"/>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80" w:name="_Toc62474329"/>
      <w:r>
        <w:lastRenderedPageBreak/>
        <w:t>System</w:t>
      </w:r>
      <w:bookmarkEnd w:id="180"/>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252EEFC3"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59191E">
        <w:t xml:space="preserve"> Now, </w:t>
      </w:r>
      <w:r w:rsidR="00EB25B5">
        <w:t>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w:t>
      </w:r>
      <w:r w:rsidR="006931F8">
        <w:t>’</w:t>
      </w:r>
      <w:r w:rsidR="00DC0A47">
        <w:t>s center of mass. Once that loop is done the thrust force is applied,</w:t>
      </w:r>
      <w:r w:rsidR="006C065F">
        <w:t xml:space="preserve"> </w:t>
      </w:r>
      <w:r w:rsidR="003B1968">
        <w:t>and forces</w:t>
      </w:r>
      <w:r w:rsidR="00DC0A47">
        <w:t xml:space="preserve"> are converted </w:t>
      </w:r>
      <w:r w:rsidR="00431DDA">
        <w:t>from body space to E</w:t>
      </w:r>
      <w:r w:rsidR="006628F0">
        <w:t xml:space="preserve">arth space </w:t>
      </w:r>
      <w:r w:rsidR="006C065F">
        <w:t>to apply the gravity force.</w:t>
      </w:r>
      <w:r w:rsidR="00DA4009">
        <w:t xml:space="preserve"> </w:t>
      </w:r>
    </w:p>
    <w:p w14:paraId="3D6739BB" w14:textId="66F33FEF" w:rsidR="00AE4525" w:rsidRDefault="009E15B0" w:rsidP="00080CCD">
      <w:pPr>
        <w:spacing w:before="100" w:beforeAutospacing="1" w:after="100" w:afterAutospacing="1"/>
        <w:ind w:firstLine="360"/>
        <w:contextualSpacing/>
      </w:pPr>
      <w:r>
        <w:t xml:space="preserve">From here, the acceleration of the airplane is calculated in Earth space. Then, the velocity of the airplane is calculated in Earth space. The velocity is then directly used to find the displacement in </w:t>
      </w:r>
      <w:r w:rsidR="006931F8">
        <w:t xml:space="preserve">the </w:t>
      </w:r>
      <w:r>
        <w:t>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6-</w:t>
      </w:r>
      <w:r w:rsidR="00D6749F">
        <w:t>DoF</w:t>
      </w:r>
      <w:r w:rsidR="002B7CA7">
        <w:t xml:space="preserve">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81" w:name="_Toc62474330"/>
      <w:r>
        <w:lastRenderedPageBreak/>
        <w:t>Palmer-based</w:t>
      </w:r>
      <w:r w:rsidR="006D11AA">
        <w:t xml:space="preserve"> FDM Equivalency Verification</w:t>
      </w:r>
      <w:bookmarkEnd w:id="181"/>
    </w:p>
    <w:p w14:paraId="1A43C445" w14:textId="7DD07CC5"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9E3E8D">
        <w:t xml:space="preserve"> FDMs</w:t>
      </w:r>
      <w:r w:rsidR="00607AB7">
        <w:t xml:space="preserve">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428862F0" w:rsidR="00721C4C" w:rsidRDefault="00484DF7" w:rsidP="00B80968">
      <w:pPr>
        <w:spacing w:before="100" w:beforeAutospacing="1" w:after="100" w:afterAutospacing="1"/>
        <w:ind w:firstLine="360"/>
        <w:contextualSpacing/>
      </w:pPr>
      <w:r>
        <w:t>To</w:t>
      </w:r>
      <w:r w:rsidR="00B80968">
        <w:t xml:space="preserve"> implement the tests, Rust supports integration testing. </w:t>
      </w:r>
      <w:r w:rsidR="002B4940">
        <w:t>For eac</w:t>
      </w:r>
      <w:r w:rsidR="007B0ECB">
        <w:t>h test</w:t>
      </w:r>
      <w:r w:rsidR="00B80968">
        <w:t>,</w:t>
      </w:r>
      <w:r w:rsidR="002B4940">
        <w:t xml:space="preserve"> t</w:t>
      </w:r>
      <w:r w:rsidR="00E13C4A">
        <w:t>he original Palmer</w:t>
      </w:r>
      <w:r w:rsidR="002B4940">
        <w:t xml:space="preserve"> FDM </w:t>
      </w:r>
      <w:r w:rsidR="00B80968">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rsidR="00B80968">
        <w:t xml:space="preserve">This output was then copied over to the Rust test, where the same test </w:t>
      </w:r>
      <w:r w:rsidR="001748DF">
        <w:t>conditions for the benchmark were performed on our FDM</w:t>
      </w:r>
      <w:r w:rsidR="00961688">
        <w:t>, and that output is compared to the original</w:t>
      </w:r>
      <w:r w:rsidR="00B80968">
        <w:t xml:space="preserve">. </w:t>
      </w:r>
    </w:p>
    <w:p w14:paraId="37A6A5B5" w14:textId="64E40062" w:rsidR="00C94145" w:rsidRDefault="002B4940" w:rsidP="00B80968">
      <w:pPr>
        <w:spacing w:before="100" w:beforeAutospacing="1" w:after="100" w:afterAutospacing="1"/>
        <w:ind w:firstLine="360"/>
        <w:contextualSpacing/>
      </w:pPr>
      <w:r>
        <w:t xml:space="preserve">The initial </w:t>
      </w:r>
      <w:r w:rsidR="00721C4C">
        <w:t xml:space="preserve">flight </w:t>
      </w:r>
      <w:r w:rsidR="0053332F">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w:t>
      </w:r>
      <w:r w:rsidR="00301EC6">
        <w:t>,</w:t>
      </w:r>
      <w:r w:rsidR="001748DF">
        <w:t xml:space="preserv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 xml:space="preserve">There is overlap in what is being tested, however. For example, when testing bank, a positive angle of attack and </w:t>
      </w:r>
      <w:r w:rsidR="00C31D81">
        <w:t xml:space="preserve">a </w:t>
      </w:r>
      <w:r w:rsidR="00E102B3">
        <w:t>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lastRenderedPageBreak/>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5847FB54"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w:t>
      </w:r>
      <w:r w:rsidR="000259ED">
        <w:t>-</w:t>
      </w:r>
      <w:r>
        <w:t>point</w:t>
      </w:r>
      <w:r w:rsidR="00C94145">
        <w:t xml:space="preserve"> error</w:t>
      </w:r>
      <w:r w:rsidR="0042220A">
        <w:t>,</w:t>
      </w:r>
      <w:r w:rsidR="00C94145">
        <w:t xml:space="preserve"> was</w:t>
      </w:r>
      <w:r>
        <w:t xml:space="preserve"> considered in the results</w:t>
      </w:r>
      <w:r w:rsidR="001E7467">
        <w:t xml:space="preserve"> to determine accuracy</w:t>
      </w:r>
      <w:r>
        <w:t xml:space="preserve">. </w:t>
      </w:r>
      <w:r w:rsidR="00FA72B6">
        <w:t xml:space="preserve">A margin of error tolerance is necessary due to the </w:t>
      </w:r>
      <w:r w:rsidR="000259ED">
        <w:t>unavoidable error that floating-</w:t>
      </w:r>
      <w:r w:rsidR="00FA72B6">
        <w:t>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82" w:name="_Toc62474331"/>
      <w:r>
        <w:t>Test One</w:t>
      </w:r>
      <w:r w:rsidR="002B755A">
        <w:t xml:space="preserve"> (</w:t>
      </w:r>
      <w:r w:rsidR="00EC15EA">
        <w:t>Angle of Attack</w:t>
      </w:r>
      <w:r w:rsidR="002B755A">
        <w:t>)</w:t>
      </w:r>
      <w:bookmarkEnd w:id="182"/>
    </w:p>
    <w:p w14:paraId="4521673D" w14:textId="57EED952"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w:t>
      </w:r>
      <w:r w:rsidR="008B1598">
        <w:t>,</w:t>
      </w:r>
      <w:r w:rsidR="00EC15EA">
        <w:t xml:space="preserve"> </w:t>
      </w:r>
      <w:r w:rsidR="000426C0">
        <w:t xml:space="preserve">while the airplane is accelerating </w:t>
      </w:r>
      <w:r w:rsidR="006B6534">
        <w:t>at full-throttle</w:t>
      </w:r>
      <w:r w:rsidR="00FD450D">
        <w:t>,</w:t>
      </w:r>
      <w:r w:rsidR="006B6534">
        <w:t xml:space="preserve"> </w:t>
      </w:r>
      <w:r w:rsidR="00EC15EA">
        <w:t xml:space="preserve">will work as expected. </w:t>
      </w:r>
    </w:p>
    <w:tbl>
      <w:tblPr>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42355A30" w:rsidR="00DE1A77" w:rsidRPr="00DE1A77" w:rsidRDefault="00DE1A77" w:rsidP="00DE1A77">
      <w:pPr>
        <w:pStyle w:val="Caption"/>
        <w:jc w:val="center"/>
        <w:rPr>
          <w:b w:val="0"/>
        </w:rPr>
      </w:pPr>
      <w:bookmarkStart w:id="183" w:name="_Toc6242626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3"/>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4" w:name="_Toc62474332"/>
      <w:r>
        <w:lastRenderedPageBreak/>
        <w:t>Test Two</w:t>
      </w:r>
      <w:r w:rsidR="002B755A">
        <w:t xml:space="preserve"> (</w:t>
      </w:r>
      <w:r w:rsidR="00EC15EA">
        <w:t>Bank</w:t>
      </w:r>
      <w:r w:rsidR="002B755A">
        <w:t>)</w:t>
      </w:r>
      <w:bookmarkEnd w:id="184"/>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4AD6E527" w:rsidR="0072278A" w:rsidRPr="0072278A" w:rsidRDefault="0072278A" w:rsidP="0072278A">
      <w:pPr>
        <w:pStyle w:val="Caption"/>
        <w:jc w:val="center"/>
        <w:rPr>
          <w:b w:val="0"/>
        </w:rPr>
      </w:pPr>
      <w:bookmarkStart w:id="185" w:name="_Toc6242626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5"/>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6" w:name="_Toc62474333"/>
      <w:r>
        <w:t xml:space="preserve">Test Three </w:t>
      </w:r>
      <w:r w:rsidR="002B755A">
        <w:t>(Flaps)</w:t>
      </w:r>
      <w:bookmarkEnd w:id="186"/>
    </w:p>
    <w:p w14:paraId="04DC7DCC" w14:textId="605B859C" w:rsidR="008F7B0C" w:rsidRPr="004C6E22" w:rsidRDefault="00670FC2" w:rsidP="00FB7947">
      <w:pPr>
        <w:spacing w:before="100" w:beforeAutospacing="1" w:after="100" w:afterAutospacing="1"/>
        <w:ind w:firstLine="360"/>
        <w:contextualSpacing/>
      </w:pPr>
      <w:r>
        <w:t>The final test for this F</w:t>
      </w:r>
      <w:r w:rsidR="00460F26">
        <w:t>DM examines the deflection</w:t>
      </w:r>
      <w:r>
        <w:t xml:space="preserve">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7" w:name="_Toc6242626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7"/>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8" w:name="_Toc62474334"/>
      <w:r>
        <w:t xml:space="preserve">Bourg-based </w:t>
      </w:r>
      <w:r w:rsidR="00E6501C">
        <w:t xml:space="preserve">FDM </w:t>
      </w:r>
      <w:r w:rsidR="00C32981">
        <w:t xml:space="preserve">Equivalency </w:t>
      </w:r>
      <w:r w:rsidR="00E6501C">
        <w:t>Verification</w:t>
      </w:r>
      <w:bookmarkEnd w:id="188"/>
    </w:p>
    <w:p w14:paraId="6C42CDF9" w14:textId="23CCBF7E"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 xml:space="preserve">ked eye, the flight </w:t>
      </w:r>
      <w:r w:rsidR="00EB1114">
        <w:lastRenderedPageBreak/>
        <w:t>mechanics look to be correct.</w:t>
      </w:r>
      <w:r w:rsidR="00D2621C">
        <w:t xml:space="preserve"> </w:t>
      </w:r>
      <w:r w:rsidR="00605ADE">
        <w:t>But, similar to</w:t>
      </w:r>
      <w:r w:rsidR="00207E1D">
        <w:t xml:space="preserve">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507FDB">
        <w:t xml:space="preserve"> intending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28CFAA15" w:rsidR="00BF6651" w:rsidRDefault="00370D3A" w:rsidP="005C71EB">
      <w:pPr>
        <w:spacing w:before="100" w:beforeAutospacing="1" w:after="100" w:afterAutospacing="1"/>
        <w:ind w:firstLine="360"/>
        <w:contextualSpacing/>
      </w:pPr>
      <w:r>
        <w:t>Similar to the integration testing performed on the Palmer-based FDM, we gathered the benchmark data for Bourg’s original FD</w:t>
      </w:r>
      <w:r w:rsidR="00C27E36">
        <w:t xml:space="preserve">M under some flight parameters </w:t>
      </w:r>
      <w:r>
        <w:t xml:space="preserve">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p w14:paraId="41BCAFB6" w14:textId="469972E1" w:rsidR="008316B4" w:rsidRDefault="008316B4" w:rsidP="005C71EB">
      <w:pPr>
        <w:spacing w:before="100" w:beforeAutospacing="1" w:after="100" w:afterAutospacing="1"/>
        <w:ind w:firstLine="360"/>
        <w:contextualSpacing/>
      </w:pPr>
    </w:p>
    <w:p w14:paraId="07D90BC4" w14:textId="1C67A0B7" w:rsidR="008316B4" w:rsidRDefault="008316B4" w:rsidP="005C71EB">
      <w:pPr>
        <w:spacing w:before="100" w:beforeAutospacing="1" w:after="100" w:afterAutospacing="1"/>
        <w:ind w:firstLine="360"/>
        <w:contextualSpacing/>
      </w:pPr>
    </w:p>
    <w:p w14:paraId="4E8D4833" w14:textId="77777777" w:rsidR="008316B4" w:rsidRDefault="008316B4" w:rsidP="005C71EB">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lastRenderedPageBreak/>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9" w:name="_Toc6242626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9"/>
    </w:p>
    <w:p w14:paraId="42D1D213" w14:textId="4932545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423B14">
        <w:t>are</w:t>
      </w:r>
      <w:r w:rsidR="00D96B34">
        <w:t xml:space="preserve">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36277FBA"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For example, from frame</w:t>
      </w:r>
      <w:r w:rsidR="00221E0E">
        <w:t>s one through five</w:t>
      </w:r>
      <w:r w:rsidR="00122560">
        <w:t xml:space="preserve">,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20494343"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w:t>
      </w:r>
      <w:r w:rsidR="00B814F0">
        <w:t xml:space="preserve">the </w:t>
      </w:r>
      <w:r>
        <w:t>numerical</w:t>
      </w:r>
      <w:r w:rsidR="000259ED">
        <w:t xml:space="preserve"> floating-</w:t>
      </w:r>
      <w:r w:rsidR="005C71EB">
        <w:t>poi</w:t>
      </w:r>
      <w:r>
        <w:t>nt in the results.</w:t>
      </w:r>
      <w:r w:rsidR="00244DDE">
        <w:t xml:space="preserve"> </w:t>
      </w:r>
      <w:r>
        <w:t xml:space="preserve">This was </w:t>
      </w:r>
      <w:r w:rsidR="005C71EB">
        <w:t xml:space="preserve">necessary due to </w:t>
      </w:r>
      <w:r>
        <w:t>error</w:t>
      </w:r>
      <w:r w:rsidR="0075380C">
        <w:t>s</w:t>
      </w:r>
      <w:r>
        <w:t xml:space="preserve"> created by</w:t>
      </w:r>
      <w:r w:rsidR="005C71EB">
        <w:t xml:space="preserve"> floating</w:t>
      </w:r>
      <w:r w:rsidR="000259ED">
        <w:t>-</w:t>
      </w:r>
      <w:r w:rsidR="005C71EB">
        <w:t xml:space="preserve">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 xml:space="preserve">The Rust crate, </w:t>
      </w:r>
      <w:r>
        <w:lastRenderedPageBreak/>
        <w:t>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90" w:name="_Toc62474335"/>
      <w:r>
        <w:t>Test One (No Flight Control)</w:t>
      </w:r>
      <w:bookmarkEnd w:id="190"/>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91" w:name="_Toc6242626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91"/>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92" w:name="_Toc62474336"/>
      <w:r>
        <w:t xml:space="preserve">Test </w:t>
      </w:r>
      <w:r w:rsidR="00393A50">
        <w:t>Two</w:t>
      </w:r>
      <w:r>
        <w:t xml:space="preserve"> (Roll)</w:t>
      </w:r>
      <w:bookmarkEnd w:id="192"/>
    </w:p>
    <w:p w14:paraId="298BD77E" w14:textId="656837D8" w:rsidR="00935F7B" w:rsidRDefault="00935F7B" w:rsidP="00FB7947">
      <w:pPr>
        <w:spacing w:before="100" w:beforeAutospacing="1" w:after="100" w:afterAutospacing="1"/>
        <w:ind w:firstLine="360"/>
        <w:contextualSpacing/>
      </w:pPr>
      <w:r>
        <w:t>This test was designed to examine if the roll action works properly. First</w:t>
      </w:r>
      <w:r w:rsidR="00050F7D">
        <w:t>,</w:t>
      </w:r>
      <w:r>
        <w:t xml:space="preserve"> </w:t>
      </w:r>
      <w:r w:rsidR="00050F7D">
        <w:t xml:space="preserve">the </w:t>
      </w:r>
      <w:r>
        <w:t xml:space="preserve">thrust is increased, </w:t>
      </w:r>
      <w:r w:rsidR="0018022C">
        <w:t>then the airplane pitches up for 8 seconds (240 frames) and finally</w:t>
      </w:r>
      <w:r w:rsidR="00352624">
        <w:t>,</w:t>
      </w:r>
      <w:r w:rsidR="0018022C">
        <w:t xml:space="preserve">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w:t>
      </w:r>
      <w:r w:rsidR="006628F0">
        <w:t xml:space="preserve"> chosen </w:t>
      </w:r>
      <w:r w:rsidR="00EB1B59">
        <w:t>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lastRenderedPageBreak/>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3" w:name="_Toc6242626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3"/>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4" w:name="_Toc62474337"/>
      <w:r>
        <w:t xml:space="preserve">Test </w:t>
      </w:r>
      <w:r w:rsidR="00393A50">
        <w:t>Three</w:t>
      </w:r>
      <w:r>
        <w:t xml:space="preserve"> (Pitch)</w:t>
      </w:r>
      <w:bookmarkEnd w:id="194"/>
    </w:p>
    <w:p w14:paraId="50D8C93A" w14:textId="67DCEB40"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6628F0">
        <w:t xml:space="preserve"> </w:t>
      </w:r>
      <w:r w:rsidR="007128A1">
        <w:t>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5" w:name="_Toc6242627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5"/>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6" w:name="_Toc62474338"/>
      <w:r>
        <w:t>Test Four</w:t>
      </w:r>
      <w:r w:rsidR="00E37749">
        <w:t xml:space="preserve"> (Yaw)</w:t>
      </w:r>
      <w:bookmarkEnd w:id="196"/>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7" w:name="_Toc6242627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7"/>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8" w:name="_Toc62474339"/>
      <w:r>
        <w:lastRenderedPageBreak/>
        <w:t>Test Five</w:t>
      </w:r>
      <w:r w:rsidR="00994809">
        <w:t xml:space="preserve"> (Flaps)</w:t>
      </w:r>
      <w:bookmarkEnd w:id="198"/>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9" w:name="_Toc6242627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9"/>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200" w:name="_Toc62474340"/>
      <w:r>
        <w:t>Test Six (Everything)</w:t>
      </w:r>
      <w:bookmarkEnd w:id="200"/>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201" w:name="_Toc6242627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201"/>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202" w:name="_Toc62474341"/>
      <w:r>
        <w:t xml:space="preserve">Custom </w:t>
      </w:r>
      <w:r w:rsidR="007209DC">
        <w:t xml:space="preserve">Module </w:t>
      </w:r>
      <w:r w:rsidR="00274A23">
        <w:t>Types</w:t>
      </w:r>
      <w:r w:rsidR="004C6AEA">
        <w:t xml:space="preserve"> Verification</w:t>
      </w:r>
      <w:bookmarkEnd w:id="202"/>
    </w:p>
    <w:p w14:paraId="785C6ECF" w14:textId="22FF485E" w:rsidR="009E5776" w:rsidRDefault="009E5776" w:rsidP="00FB7947">
      <w:pPr>
        <w:spacing w:before="100" w:beforeAutospacing="1" w:after="100" w:afterAutospacing="1"/>
        <w:ind w:firstLine="360"/>
        <w:contextualSpacing/>
      </w:pPr>
      <w:r>
        <w:t>Bourg’s FDM uses three custom C++ classes that support the creation and operation</w:t>
      </w:r>
      <w:r w:rsidR="00555B24">
        <w:t>s of</w:t>
      </w:r>
      <w:r w:rsidR="005E7C63">
        <w:t xml:space="preserve">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w:t>
      </w:r>
      <w:r w:rsidR="00D6749F">
        <w:t>DoF</w:t>
      </w:r>
      <w:r>
        <w:t xml:space="preserve"> FDM. </w:t>
      </w:r>
      <w:r w:rsidR="0088606D">
        <w:lastRenderedPageBreak/>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047481C2"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352624">
        <w:t>Bourg omitted</w:t>
      </w:r>
      <w:r w:rsidR="00421CFE">
        <w:t xml:space="preserve"> the testing of some operations that we do use in the FDM – those operations were added in C++ </w:t>
      </w:r>
      <w:r w:rsidR="009959B4">
        <w:t>in order to benchmark</w:t>
      </w:r>
      <w:r w:rsidR="00421CFE">
        <w:t xml:space="preserve"> the tests. </w:t>
      </w:r>
    </w:p>
    <w:p w14:paraId="3F903EF6" w14:textId="2EA952B8" w:rsidR="00421CFE" w:rsidRDefault="00421CFE" w:rsidP="00FB7947">
      <w:pPr>
        <w:spacing w:before="100" w:beforeAutospacing="1" w:after="100" w:afterAutospacing="1"/>
        <w:ind w:firstLine="360"/>
        <w:contextualSpacing/>
      </w:pPr>
      <w:r>
        <w:t>Although classes</w:t>
      </w:r>
      <w:r w:rsidR="002E6694">
        <w:t>,</w:t>
      </w:r>
      <w:r>
        <w:t xml:space="preserve"> as they exist in C++</w:t>
      </w:r>
      <w:r w:rsidR="002E6694">
        <w:t>,</w:t>
      </w:r>
      <w:r>
        <w:t xml:space="preserve">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012635B7"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t>
      </w:r>
      <w:r w:rsidR="004D5BF6">
        <w:t>were given the same input as</w:t>
      </w:r>
      <w:r w:rsidR="00CB67CF">
        <w:t xml:space="preserv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3" w:name="_Toc62474342"/>
      <w:r>
        <w:t>Vector Tests</w:t>
      </w:r>
      <w:bookmarkEnd w:id="203"/>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lastRenderedPageBreak/>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4" w:name="_Toc62474343"/>
      <w:r>
        <w:t>Matrix Tests</w:t>
      </w:r>
      <w:bookmarkEnd w:id="204"/>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5" w:name="_Toc62474344"/>
      <w:r>
        <w:t>Quaternion Tests</w:t>
      </w:r>
      <w:bookmarkEnd w:id="205"/>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lastRenderedPageBreak/>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6" w:name="_Toc62474345"/>
      <w:r>
        <w:t>Building the Flight Simulator</w:t>
      </w:r>
      <w:r w:rsidR="00C22A6B">
        <w:t>s</w:t>
      </w:r>
      <w:bookmarkEnd w:id="206"/>
    </w:p>
    <w:p w14:paraId="1374D51B" w14:textId="6A5398BE"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810A02">
        <w:t xml:space="preserve">is </w:t>
      </w:r>
      <w:r w:rsidR="00183D9E">
        <w:t xml:space="preserve">similar enough to share this </w:t>
      </w:r>
      <w:r w:rsidR="00440A32">
        <w:t xml:space="preserve">one </w:t>
      </w:r>
      <w:r w:rsidR="00183D9E">
        <w:t>section – however</w:t>
      </w:r>
      <w:r w:rsidR="00DA4B05">
        <w:t>,</w:t>
      </w:r>
      <w:r w:rsidR="00183D9E">
        <w:t xml:space="preserve">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B1D8DE2"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9A5943">
        <w:t>are located</w:t>
      </w:r>
      <w:r w:rsidR="00E53C58">
        <w:t xml:space="preserve">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4CB7FC3A"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 xml:space="preserve">a </w:t>
      </w:r>
      <w:r w:rsidR="009A5943">
        <w:lastRenderedPageBreak/>
        <w:t>positive yaw degree as</w:t>
      </w:r>
      <w:r w:rsidR="004A431A">
        <w:t xml:space="preserve">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7" w:name="_Toc62474346"/>
      <w:r>
        <w:t>Simulation Loop</w:t>
      </w:r>
      <w:bookmarkEnd w:id="207"/>
    </w:p>
    <w:p w14:paraId="40851F76" w14:textId="0E6C329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w:t>
      </w:r>
      <w:r w:rsidR="00E00875">
        <w:t>’s</w:t>
      </w:r>
      <w:r w:rsidR="00F96A84">
        <w:t xml:space="preserve">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xml:space="preserve">. This strategy might </w:t>
      </w:r>
      <w:r w:rsidR="00F96A84">
        <w:lastRenderedPageBreak/>
        <w:t>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8" w:name="_Toc62474347"/>
      <w:r>
        <w:t>Resources</w:t>
      </w:r>
      <w:bookmarkEnd w:id="208"/>
    </w:p>
    <w:p w14:paraId="7EDB2A92" w14:textId="54764ECD" w:rsidR="00AD416F" w:rsidRDefault="00F24324" w:rsidP="00FB7947">
      <w:pPr>
        <w:spacing w:before="100" w:beforeAutospacing="1" w:after="100" w:afterAutospacing="1"/>
        <w:ind w:firstLine="360"/>
        <w:contextualSpacing/>
      </w:pPr>
      <w:r>
        <w:t xml:space="preserve">The Resources at work </w:t>
      </w:r>
      <w:r w:rsidR="00B46F18">
        <w:t>are</w:t>
      </w:r>
      <w:r w:rsidR="00E00875">
        <w:t xml:space="preserve"> the same as what is used by bo</w:t>
      </w:r>
      <w:r w:rsidR="00B46F18">
        <w: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9" w:name="_Toc62474348"/>
      <w:r>
        <w:t>Components</w:t>
      </w:r>
      <w:bookmarkEnd w:id="209"/>
    </w:p>
    <w:p w14:paraId="626F0FDD" w14:textId="2A0F0AC4"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3116CD">
        <w:t>FGNetFDM</w:t>
      </w:r>
      <w:r w:rsidR="0023655A">
        <w:t xml:space="preserve">, and DataFDM.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10" w:name="_Toc62474349"/>
      <w:r>
        <w:t>KeyboardState</w:t>
      </w:r>
      <w:bookmarkEnd w:id="210"/>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54FC3A4C" w:rsidR="0023655A" w:rsidRDefault="00B13F0F" w:rsidP="00780A48">
      <w:pPr>
        <w:pStyle w:val="Heading4"/>
        <w:numPr>
          <w:ilvl w:val="3"/>
          <w:numId w:val="5"/>
        </w:numPr>
        <w:spacing w:before="100" w:beforeAutospacing="1" w:after="100" w:afterAutospacing="1"/>
        <w:contextualSpacing/>
        <w:jc w:val="left"/>
      </w:pPr>
      <w:bookmarkStart w:id="211" w:name="_Toc62474350"/>
      <w:r>
        <w:lastRenderedPageBreak/>
        <w:t>FGNetFDM</w:t>
      </w:r>
      <w:bookmarkEnd w:id="211"/>
    </w:p>
    <w:p w14:paraId="167F75CD" w14:textId="57ACA0A6" w:rsidR="00AD416F" w:rsidRDefault="00B13F0F" w:rsidP="00FB7947">
      <w:pPr>
        <w:spacing w:before="100" w:beforeAutospacing="1" w:after="100" w:afterAutospacing="1"/>
        <w:ind w:firstLine="360"/>
        <w:contextualSpacing/>
      </w:pPr>
      <w:r>
        <w:t>The FGNetFDM</w:t>
      </w:r>
      <w:r w:rsidR="00EA6B14">
        <w:t xml:space="preserve"> Component uses the</w:t>
      </w:r>
      <w:r w:rsidR="006D351F">
        <w:t xml:space="preserve"> </w:t>
      </w:r>
      <w:r w:rsidR="00EA6B14">
        <w:t xml:space="preserve">FlightGear defined </w:t>
      </w:r>
      <w:r w:rsidR="006D351F">
        <w:t>FGNetFDM</w:t>
      </w:r>
      <w:r w:rsidR="00EA6B14">
        <w:t xml:space="preserve"> structure</w:t>
      </w:r>
      <w:r w:rsidR="006D351F">
        <w:t>, which contains all of the data necessary to be sent to FlightGear in the form of a packet</w:t>
      </w:r>
      <w:r w:rsidR="00572F63">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12" w:name="_Toc62474351"/>
      <w:r>
        <w:t>DataFDM</w:t>
      </w:r>
      <w:bookmarkEnd w:id="212"/>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3" w:name="_Toc62474352"/>
      <w:r>
        <w:t>Systems</w:t>
      </w:r>
      <w:bookmarkEnd w:id="213"/>
    </w:p>
    <w:p w14:paraId="65BD3A35" w14:textId="41F4174A"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w:t>
      </w:r>
      <w:r w:rsidR="00E01667">
        <w:t>needed for reading or writing</w:t>
      </w:r>
      <w:r>
        <w:t xml:space="preserve">,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60300677" w:rsidR="00613A59" w:rsidRDefault="00EB39AE" w:rsidP="00FB7947">
      <w:pPr>
        <w:spacing w:before="100" w:beforeAutospacing="1" w:after="100" w:afterAutospacing="1"/>
        <w:ind w:firstLine="360"/>
        <w:contextualSpacing/>
      </w:pPr>
      <w:r>
        <w:lastRenderedPageBreak/>
        <w:t xml:space="preserve">The figure below displays the organizational breakdown of the </w:t>
      </w:r>
      <w:r w:rsidR="00B214DA">
        <w:t>Components</w:t>
      </w:r>
      <w:r>
        <w:t xml:space="preserve"> and Systems used in the flight simulators. The storage type, WriteStorage and ReadAccess, is denoted by a W and a R on the Components required by the Systems, respectively. </w:t>
      </w:r>
    </w:p>
    <w:p w14:paraId="4CB273F3" w14:textId="2ED7DA3A" w:rsidR="00303604" w:rsidRDefault="006F1858" w:rsidP="00FB7947">
      <w:pPr>
        <w:keepNext/>
        <w:spacing w:before="100" w:beforeAutospacing="1" w:after="100" w:afterAutospacing="1"/>
        <w:ind w:firstLine="360"/>
        <w:contextualSpacing/>
        <w:jc w:val="center"/>
      </w:pPr>
      <w:r>
        <w:rPr>
          <w:noProof/>
        </w:rPr>
        <w:drawing>
          <wp:inline distT="0" distB="0" distL="0" distR="0" wp14:anchorId="29DBA682" wp14:editId="3F2BEC14">
            <wp:extent cx="5486400" cy="46894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phicz (2).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4" w:name="_Toc62473962"/>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4"/>
    </w:p>
    <w:p w14:paraId="1D1CD4BC" w14:textId="75831B26"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w:t>
      </w:r>
      <w:r w:rsidR="00885ED1">
        <w:t>ted, MakePacket updates</w:t>
      </w:r>
      <w:r w:rsidR="00572F63">
        <w:t xml:space="preserve"> the FGNetFDM</w:t>
      </w:r>
      <w:r>
        <w:t xml:space="preserve"> Component with that successive data. Finally, SendPacket sends </w:t>
      </w:r>
      <w:r>
        <w:lastRenderedPageBreak/>
        <w:t>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5" w:name="_Toc62473963"/>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5"/>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w:t>
      </w:r>
      <w:r w:rsidR="002968D2">
        <w:lastRenderedPageBreak/>
        <w:t>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6" w:name="_Toc62474353"/>
      <w:r>
        <w:t>FlightControl</w:t>
      </w:r>
      <w:bookmarkEnd w:id="216"/>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4DEFDDE2" w:rsidR="00625265" w:rsidRDefault="00484DF7" w:rsidP="00FB7947">
      <w:pPr>
        <w:spacing w:before="100" w:beforeAutospacing="1" w:after="100" w:afterAutospacing="1"/>
        <w:ind w:firstLine="360"/>
        <w:contextualSpacing/>
      </w:pPr>
      <w:r>
        <w:t xml:space="preserve">To </w:t>
      </w:r>
      <w:r w:rsidR="00625265">
        <w:t xml:space="preserve">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A26E33">
        <w:t>, which can</w:t>
      </w:r>
      <w:r w:rsidR="00625265">
        <w:t xml:space="preserve"> read the current state of the keys on the keyboard (i.e.</w:t>
      </w:r>
      <w:r w:rsidR="002B5F99">
        <w:t>,</w:t>
      </w:r>
      <w:r w:rsidR="00625265">
        <w:t xml:space="preserve"> </w:t>
      </w:r>
      <w:r w:rsidR="00F9441E">
        <w:t xml:space="preserve">the </w:t>
      </w:r>
      <w:r w:rsidR="00625265">
        <w:t xml:space="preserve">key is being pressed or not). In code, </w:t>
      </w:r>
      <w:r w:rsidR="00F122BA">
        <w:t xml:space="preserve">device_query </w:t>
      </w:r>
      <w:r w:rsidR="00625265">
        <w:t>gets</w:t>
      </w:r>
      <w:r w:rsidR="005A537E">
        <w:t xml:space="preserve"> a</w:t>
      </w:r>
      <w:r w:rsidR="00625265">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rsidR="00625265">
        <w:t xml:space="preserve"> in our FDM. Since more than one key can be pressed at once, we check al</w:t>
      </w:r>
      <w:r w:rsidR="008F2C01">
        <w:t>l of the designated keys</w:t>
      </w:r>
      <w:r w:rsidR="00625265">
        <w:t xml:space="preserve">, and </w:t>
      </w:r>
      <w:r w:rsidR="00903595">
        <w:t xml:space="preserve">when a key is being pressed, </w:t>
      </w:r>
      <w:r w:rsidR="00625265">
        <w:t>we toggle true the KeyboardState data that corresponds to that keypr</w:t>
      </w:r>
      <w:r w:rsidR="008F67BB">
        <w:t>ess. Before we toggle</w:t>
      </w:r>
      <w:r w:rsidR="00625265">
        <w:t xml:space="preserve"> true any of the KeyboardState data</w:t>
      </w:r>
      <w:r w:rsidR="003E5674">
        <w:t>, we default the data to false to start fresh for that frame.</w:t>
      </w:r>
      <w:r w:rsidR="000D5377">
        <w:t xml:space="preserve"> Once the FlightControl System has done its job</w:t>
      </w:r>
      <w:r w:rsidR="00625265">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lastRenderedPageBreak/>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21F87A8C"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836DBB">
        <w:t>consider</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w:t>
      </w:r>
      <w:r w:rsidR="00102207">
        <w:t>,</w:t>
      </w:r>
      <w:r>
        <w:t xml:space="preserve"> that orientation is displayed in FlightGear. This is worth explaining because a component can be activated with no limit. Thrust is an exception; similar to all the input in the Palmer-based simulator, in the Bourg-based simulator,</w:t>
      </w:r>
      <w:r w:rsidR="009E68C0">
        <w:t xml:space="preserve"> the</w:t>
      </w:r>
      <w:r>
        <w:t xml:space="preserve"> thrust force is directly altered by </w:t>
      </w:r>
      <w:r w:rsidR="00955788">
        <w:t xml:space="preserve">a </w:t>
      </w:r>
      <w:r>
        <w:t>keypress. The thrust is incremented or decremented by a constant number, defaulted to 100, out of the total maximum thrust force capacity. But because a component can be activated by en</w:t>
      </w:r>
      <w:r w:rsidR="0027324B">
        <w:t xml:space="preserve">dless keypresses, a barrel roll </w:t>
      </w:r>
      <w:r>
        <w:t xml:space="preserve">can be performed in the Bourg-based simulator. But, the Palmer-based simulator does not employ this freedom. In the Palmer-based simulator, the bank angle, attack angle, and flaps have a value range. Attack angle </w:t>
      </w:r>
      <w:r>
        <w:lastRenderedPageBreak/>
        <w:t>ranges from -16 degrees to 20 degrees. Bank angle ranges from -20 degrees to 20 degrees. Flaps are deployed at either 0 degrees, 20 degrees, o</w:t>
      </w:r>
      <w:r w:rsidR="00444C30">
        <w:t xml:space="preserve">r 40 degrees. The values on </w:t>
      </w:r>
      <w:r>
        <w:t>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7" w:name="_Toc62474354"/>
      <w:r>
        <w:t>MakePacket</w:t>
      </w:r>
      <w:bookmarkEnd w:id="217"/>
    </w:p>
    <w:p w14:paraId="3133C635" w14:textId="377328C2" w:rsidR="00625265" w:rsidRDefault="00640D00" w:rsidP="00FB7947">
      <w:pPr>
        <w:spacing w:before="100" w:beforeAutospacing="1" w:after="100" w:afterAutospacing="1"/>
        <w:ind w:firstLine="360"/>
        <w:contextualSpacing/>
      </w:pPr>
      <w:r>
        <w:t>This System aids in graphics generation of the airplane within FlightGear</w:t>
      </w:r>
      <w:r w:rsidR="00F80D75">
        <w:t xml:space="preserve"> by loading the FGNetFDM structure, defined by FlightGear</w:t>
      </w:r>
      <w:r w:rsidR="00EB651A">
        <w:t xml:space="preserve"> </w:t>
      </w:r>
      <w:r w:rsidR="00EB651A">
        <w:fldChar w:fldCharType="begin" w:fldLock="1"/>
      </w:r>
      <w:r w:rsidR="00EB651A">
        <w:instrText>ADDIN CSL_CITATION {"citationItems":[{"id":"ITEM-1","itemData":{"URL":"https://www.flightgear.org/","id":"ITEM-1","issued":{"date-parts":[["0"]]},"title":"FlightGear Flight Simulator","type":"webpage"},"uris":["http://www.mendeley.com/documents/?uuid=7dedbccb-1063-4131-b68e-e85cd3fb94f5"]}],"mendeley":{"formattedCitation":"[4]","plainTextFormattedCitation":"[4]"},"properties":{"noteIndex":0},"schema":"https://github.com/citation-style-language/schema/raw/master/csl-citation.json"}</w:instrText>
      </w:r>
      <w:r w:rsidR="00EB651A">
        <w:fldChar w:fldCharType="separate"/>
      </w:r>
      <w:r w:rsidR="00EB651A" w:rsidRPr="00EB651A">
        <w:rPr>
          <w:noProof/>
        </w:rPr>
        <w:t>[4]</w:t>
      </w:r>
      <w:r w:rsidR="00EB651A">
        <w:fldChar w:fldCharType="end"/>
      </w:r>
      <w:r w:rsidR="00F80D75">
        <w:t>, with data that will be sent by the SendPacket System</w:t>
      </w:r>
      <w:r>
        <w:t>.</w:t>
      </w:r>
      <w:r w:rsidR="00625265">
        <w:t xml:space="preserve"> </w:t>
      </w:r>
      <w:r w:rsidR="00347DCE">
        <w:t>The</w:t>
      </w:r>
      <w:r w:rsidR="00EB651A">
        <w:t xml:space="preserve"> data loaded </w:t>
      </w:r>
      <w:r w:rsidR="00347DCE">
        <w:t>c</w:t>
      </w:r>
      <w:r w:rsidR="00EB651A">
        <w:t>ontains the state of the airplane, including the geographical position and orientation. This System</w:t>
      </w:r>
      <w:r w:rsidR="00625265">
        <w:t xml:space="preserve"> accesses both the D</w:t>
      </w:r>
      <w:r w:rsidR="00572F63">
        <w:t xml:space="preserve">ataFDM Component and the FGNetFDM </w:t>
      </w:r>
      <w:r w:rsidR="00625265">
        <w:t xml:space="preserve">Component as ReadStorage. </w:t>
      </w:r>
    </w:p>
    <w:p w14:paraId="2A479A99" w14:textId="409FD81F" w:rsidR="00625265" w:rsidRDefault="00F80D75" w:rsidP="00FB7947">
      <w:pPr>
        <w:spacing w:before="100" w:beforeAutospacing="1" w:after="100" w:afterAutospacing="1"/>
        <w:ind w:firstLine="360"/>
        <w:contextualSpacing/>
      </w:pPr>
      <w:r>
        <w:t xml:space="preserve">In this </w:t>
      </w:r>
      <w:r w:rsidR="00625265">
        <w:t xml:space="preserve">System, </w:t>
      </w:r>
      <w:r>
        <w:t xml:space="preserve">the FGNetFDM Component </w:t>
      </w:r>
      <w:r w:rsidR="00971C11">
        <w:t xml:space="preserve">is </w:t>
      </w:r>
      <w:r w:rsidR="00625265">
        <w:t xml:space="preserve">updated with the current calculations from the EquationsOfMotion System, which are </w:t>
      </w:r>
      <w:r w:rsidR="00971C11">
        <w:t>stored in the DataFDM Component</w:t>
      </w:r>
      <w:r w:rsidR="00625265">
        <w:t>.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w:t>
      </w:r>
      <w:r w:rsidR="00934AA2">
        <w:rPr>
          <w:color w:val="000000"/>
          <w:shd w:val="clear" w:color="auto" w:fill="FFFFFF"/>
        </w:rPr>
        <w:t>ig-</w:t>
      </w:r>
      <w:r w:rsidR="00625265">
        <w:rPr>
          <w:color w:val="000000"/>
          <w:shd w:val="clear" w:color="auto" w:fill="FFFFFF"/>
        </w:rPr>
        <w:t>endian representation and turned into an</w:t>
      </w:r>
      <w:r w:rsidR="00625265" w:rsidRPr="00EE5885">
        <w:t xml:space="preserve"> integer value</w:t>
      </w:r>
      <w:r w:rsidR="00625265">
        <w:t xml:space="preserve"> that FlightGear can interpret.</w:t>
      </w:r>
    </w:p>
    <w:p w14:paraId="644A999D" w14:textId="57308F7F"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rsidR="00F369C4">
        <w:t>e</w:t>
      </w:r>
      <w:r>
        <w:t xml:space="preserve">. The FGNetFDM position data updated is latitude, longitude, and altitude. The orientation variables updated are phy, </w:t>
      </w:r>
      <w:r w:rsidR="003B3872">
        <w:t>theta, and psi, which represent</w:t>
      </w:r>
      <w:r>
        <w:t xml:space="preserve"> the </w:t>
      </w:r>
      <w:r w:rsidR="00E95945">
        <w:t xml:space="preserve">Euler angles </w:t>
      </w:r>
      <w:r>
        <w:t>roll, pitch, and yaw, respectively. The FlightGear version is also required to be passed on to the FGNetFDM struct</w:t>
      </w:r>
      <w:r w:rsidR="0077296A">
        <w:t>ure</w:t>
      </w:r>
      <w:r>
        <w:t xml:space="preserve">. </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8" w:name="_Toc62474355"/>
      <w:r>
        <w:lastRenderedPageBreak/>
        <w:t>SendPacket</w:t>
      </w:r>
      <w:bookmarkEnd w:id="218"/>
    </w:p>
    <w:p w14:paraId="38CF9BA3" w14:textId="1F4F9E9A" w:rsidR="00B329C9" w:rsidRDefault="003A147C" w:rsidP="00B329C9">
      <w:pPr>
        <w:spacing w:before="100" w:beforeAutospacing="1" w:after="100" w:afterAutospacing="1"/>
        <w:ind w:firstLine="360"/>
        <w:contextualSpacing/>
      </w:pPr>
      <w:r>
        <w:t>Now that the</w:t>
      </w:r>
      <w:r w:rsidR="00B329C9">
        <w:t xml:space="preserve"> FGNetFDM Component </w:t>
      </w:r>
      <w:r>
        <w:t xml:space="preserve">is updated </w:t>
      </w:r>
      <w:r w:rsidR="00B329C9">
        <w:t xml:space="preserve">and converted to big-endian byte order, this System begins by </w:t>
      </w:r>
      <w:r w:rsidR="00EB5DC5">
        <w:t xml:space="preserve">serializing </w:t>
      </w:r>
      <w:r w:rsidR="00B329C9">
        <w:t>the FGNetFDM structure into a packet of u8 bytes in the form of a vector</w:t>
      </w:r>
      <w:r w:rsidR="00A42D81">
        <w:t xml:space="preserve">. </w:t>
      </w:r>
      <w:r w:rsidR="00B329C9">
        <w:t xml:space="preserve">The Rust crates called bincode </w:t>
      </w:r>
      <w:r w:rsidR="00B329C9">
        <w:fldChar w:fldCharType="begin" w:fldLock="1"/>
      </w:r>
      <w:r w:rsidR="00B329C9">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B329C9">
        <w:fldChar w:fldCharType="separate"/>
      </w:r>
      <w:r w:rsidR="00B329C9" w:rsidRPr="002233FC">
        <w:rPr>
          <w:noProof/>
        </w:rPr>
        <w:t>[40]</w:t>
      </w:r>
      <w:r w:rsidR="00B329C9">
        <w:fldChar w:fldCharType="end"/>
      </w:r>
      <w:r w:rsidR="00B329C9">
        <w:t xml:space="preserve"> and serde </w:t>
      </w:r>
      <w:r w:rsidR="00B329C9">
        <w:fldChar w:fldCharType="begin" w:fldLock="1"/>
      </w:r>
      <w:r w:rsidR="00B329C9">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B329C9">
        <w:fldChar w:fldCharType="separate"/>
      </w:r>
      <w:r w:rsidR="00B329C9" w:rsidRPr="002233FC">
        <w:rPr>
          <w:noProof/>
        </w:rPr>
        <w:t>[41]</w:t>
      </w:r>
      <w:r w:rsidR="00B329C9">
        <w:fldChar w:fldCharType="end"/>
      </w:r>
      <w:r w:rsidR="00B329C9">
        <w:t xml:space="preserve"> are used to </w:t>
      </w:r>
      <w:r w:rsidR="00EB5DC5">
        <w:t>do this.</w:t>
      </w:r>
    </w:p>
    <w:p w14:paraId="544E7EB2" w14:textId="6295B7A8" w:rsidR="00F80D75" w:rsidRDefault="00CD1C1C" w:rsidP="00AD3746">
      <w:pPr>
        <w:spacing w:before="100" w:beforeAutospacing="1" w:after="100" w:afterAutospacing="1"/>
        <w:ind w:firstLine="360"/>
        <w:contextualSpacing/>
      </w:pPr>
      <w:r>
        <w:t xml:space="preserve">Next, this </w:t>
      </w:r>
      <w:r w:rsidR="00625265">
        <w:t>Sys</w:t>
      </w:r>
      <w:r>
        <w:t xml:space="preserve">tem </w:t>
      </w:r>
      <w:r w:rsidR="00D9390C">
        <w:t>serves to send the</w:t>
      </w:r>
      <w:r w:rsidR="00005A7C">
        <w:t xml:space="preserve"> packet. To do this, a socket i</w:t>
      </w:r>
      <w:r w:rsidR="004171F7">
        <w:t>s opened to send the packet</w:t>
      </w:r>
      <w:r w:rsidR="00005A7C">
        <w:t xml:space="preserve">. Next, the FlightGear socket is connected by </w:t>
      </w:r>
      <w:r w:rsidR="00AC45C0">
        <w:t xml:space="preserve">a </w:t>
      </w:r>
      <w:r w:rsidR="00005A7C">
        <w:t>port to the socket opened. Lastly, the packet is sent</w:t>
      </w:r>
      <w:r w:rsidR="00625265">
        <w:t xml:space="preserve"> off to FlightGear</w:t>
      </w:r>
      <w:r w:rsidR="007B0EF3">
        <w:t xml:space="preserve">’s socket. </w:t>
      </w:r>
      <w:r w:rsidR="00625265">
        <w:t xml:space="preserve">This system only needs </w:t>
      </w:r>
      <w:r w:rsidR="008D0462">
        <w:t>R</w:t>
      </w:r>
      <w:r w:rsidR="00955B2D">
        <w:t>ead</w:t>
      </w:r>
      <w:r w:rsidR="008D0462">
        <w:t xml:space="preserve">Storage </w:t>
      </w:r>
      <w:r w:rsidR="00625265">
        <w:t>a</w:t>
      </w:r>
      <w:r w:rsidR="00AD3746">
        <w:t>ccess to the FGNetFDM</w:t>
      </w:r>
      <w:r w:rsidR="00625265">
        <w:t xml:space="preserve">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9" w:name="_Toc62474356"/>
      <w:r>
        <w:t>EquationsOfMotion</w:t>
      </w:r>
      <w:bookmarkEnd w:id="219"/>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CBD9590"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w:t>
      </w:r>
      <w:r w:rsidR="00C51F24">
        <w:t>otions are computed to</w:t>
      </w:r>
      <w:r>
        <w:t xml:space="preserve">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lastRenderedPageBreak/>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5CFE0855" w14:textId="5502A595"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20" w:name="_Toc62474357"/>
      <w:r w:rsidRPr="00E914BE">
        <w:rPr>
          <w:sz w:val="29"/>
          <w:szCs w:val="29"/>
        </w:rPr>
        <w:t>Analysis and Results</w:t>
      </w:r>
      <w:bookmarkEnd w:id="220"/>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w:t>
      </w:r>
      <w:r w:rsidR="006D06F4">
        <w:lastRenderedPageBreak/>
        <w:t>(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21" w:name="_Toc60590600"/>
      <w:bookmarkStart w:id="222" w:name="_Toc60590983"/>
      <w:bookmarkStart w:id="223" w:name="_Toc60591090"/>
      <w:bookmarkStart w:id="224" w:name="_Toc60591197"/>
      <w:bookmarkStart w:id="225" w:name="_Toc60594846"/>
      <w:bookmarkStart w:id="226" w:name="_Toc60594988"/>
      <w:bookmarkStart w:id="227" w:name="_Toc60595094"/>
      <w:bookmarkStart w:id="228" w:name="_Toc60595211"/>
      <w:bookmarkStart w:id="229" w:name="_Toc61301327"/>
      <w:bookmarkStart w:id="230" w:name="_Toc61609802"/>
      <w:bookmarkStart w:id="231" w:name="_Toc62139986"/>
      <w:bookmarkStart w:id="232" w:name="_Toc62474358"/>
      <w:bookmarkEnd w:id="221"/>
      <w:bookmarkEnd w:id="222"/>
      <w:bookmarkEnd w:id="223"/>
      <w:bookmarkEnd w:id="224"/>
      <w:bookmarkEnd w:id="225"/>
      <w:bookmarkEnd w:id="226"/>
      <w:bookmarkEnd w:id="227"/>
      <w:bookmarkEnd w:id="228"/>
      <w:bookmarkEnd w:id="229"/>
      <w:bookmarkEnd w:id="230"/>
      <w:bookmarkEnd w:id="231"/>
      <w:bookmarkEnd w:id="232"/>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33" w:name="_Toc62474359"/>
      <w:r>
        <w:t>Palmer-based</w:t>
      </w:r>
      <w:r w:rsidR="007168FC">
        <w:t xml:space="preserve"> FDM Equivalency Verification</w:t>
      </w:r>
      <w:bookmarkEnd w:id="233"/>
    </w:p>
    <w:p w14:paraId="57497AE2" w14:textId="0F6BB99E"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passed each test with a floating</w:t>
      </w:r>
      <w:r w:rsidR="000259ED">
        <w:t>-</w:t>
      </w:r>
      <w:r w:rsidR="00EC6D0A">
        <w:t xml:space="preserve">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0259ED">
        <w:t xml:space="preserve"> a tiny floating-</w:t>
      </w:r>
      <w:r w:rsidR="00EC6D0A">
        <w:t>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4" w:name="_Toc62474360"/>
      <w:r>
        <w:t>Bourg-based</w:t>
      </w:r>
      <w:r w:rsidR="00112836" w:rsidRPr="005442A9">
        <w:t xml:space="preserve"> </w:t>
      </w:r>
      <w:r w:rsidR="00076CD5" w:rsidRPr="005442A9">
        <w:t>FDM Equivalency Verification</w:t>
      </w:r>
      <w:bookmarkEnd w:id="234"/>
    </w:p>
    <w:p w14:paraId="11561D25" w14:textId="5487553A"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floating</w:t>
      </w:r>
      <w:r w:rsidR="000259ED">
        <w:t>-</w:t>
      </w:r>
      <w:r w:rsidR="00A41E29">
        <w:t xml:space="preserve">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 xml:space="preserve">this is possibly caused due to </w:t>
      </w:r>
      <w:r w:rsidR="000259ED">
        <w:t>the FDM</w:t>
      </w:r>
      <w:r w:rsidR="005A3D89">
        <w:t>’</w:t>
      </w:r>
      <w:r w:rsidR="000259ED">
        <w:t>s use of 32-bit floating-</w:t>
      </w:r>
      <w:r w:rsidR="00C2113A">
        <w:t>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5" w:name="_Toc62474361"/>
      <w:r>
        <w:t xml:space="preserve">Custom </w:t>
      </w:r>
      <w:r w:rsidR="00873308">
        <w:t>Module Types</w:t>
      </w:r>
      <w:bookmarkEnd w:id="235"/>
    </w:p>
    <w:p w14:paraId="4DB83209" w14:textId="394D31E3"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w:t>
      </w:r>
      <w:r w:rsidR="00105D8C">
        <w:lastRenderedPageBreak/>
        <w:t xml:space="preserve">matrix, and quaternion </w:t>
      </w:r>
      <w:r w:rsidR="007C5A31">
        <w:t>modules</w:t>
      </w:r>
      <w:r w:rsidR="00C513FB">
        <w:t xml:space="preserve"> versus the C++</w:t>
      </w:r>
      <w:r w:rsidR="00EB2CBE">
        <w:t xml:space="preserve"> classes they are based on</w:t>
      </w:r>
      <w:r>
        <w:t xml:space="preserve">. </w:t>
      </w:r>
      <w:r w:rsidR="001E32B8">
        <w:t>A</w:t>
      </w:r>
      <w:r w:rsidR="00853B9C">
        <w:t>ll of the unit t</w:t>
      </w:r>
      <w:r w:rsidR="00BB620C">
        <w:t xml:space="preserve">ests passed without the need for </w:t>
      </w:r>
      <w:r w:rsidR="00853B9C">
        <w:t>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6" w:name="_Toc62474362"/>
      <w:r w:rsidRPr="005442A9">
        <w:t>Flight Simulators</w:t>
      </w:r>
      <w:bookmarkEnd w:id="236"/>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0A4313BF"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w:t>
      </w:r>
      <w:r w:rsidR="00E26B5F">
        <w:t>-</w:t>
      </w:r>
      <w:r w:rsidR="004C4EB0">
        <w:t>line arguments. Thes</w:t>
      </w:r>
      <w:r w:rsidR="00E26B5F">
        <w:t>e command-</w:t>
      </w:r>
      <w:r w:rsidR="004C4EB0">
        <w:t xml:space="preserve">line arguments set up FlightGear to accept external software to interface it and </w:t>
      </w:r>
      <w:r w:rsidR="009616F3">
        <w:t>recei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5606A66"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w:t>
      </w:r>
      <w:r w:rsidR="000259ED">
        <w:t>ting-</w:t>
      </w:r>
      <w:r w:rsidR="00B133D1">
        <w:t xml:space="preserve">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lastRenderedPageBreak/>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1126CD90" w14:textId="447992F0" w:rsidR="007A5FDD" w:rsidRPr="00F22799" w:rsidRDefault="00474962" w:rsidP="00F22799">
      <w:pPr>
        <w:pStyle w:val="Caption"/>
        <w:jc w:val="center"/>
        <w:rPr>
          <w:b w:val="0"/>
        </w:rPr>
      </w:pPr>
      <w:bookmarkStart w:id="237" w:name="_Toc62473964"/>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37"/>
    </w:p>
    <w:p w14:paraId="7FB32286" w14:textId="54779966" w:rsidR="00D61866" w:rsidRPr="00E914BE" w:rsidRDefault="00251273" w:rsidP="00842693">
      <w:pPr>
        <w:pStyle w:val="Heading1"/>
        <w:numPr>
          <w:ilvl w:val="0"/>
          <w:numId w:val="15"/>
        </w:numPr>
        <w:rPr>
          <w:sz w:val="29"/>
          <w:szCs w:val="29"/>
        </w:rPr>
      </w:pPr>
      <w:bookmarkStart w:id="238" w:name="_Toc62474363"/>
      <w:r w:rsidRPr="00E914BE">
        <w:rPr>
          <w:sz w:val="29"/>
          <w:szCs w:val="29"/>
        </w:rPr>
        <w:t>Conclusion</w:t>
      </w:r>
      <w:bookmarkEnd w:id="238"/>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1F595340"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xml:space="preserve">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137C3B">
        <w:t xml:space="preserve"> concerning</w:t>
      </w:r>
      <w:r w:rsidR="005C0255">
        <w:t xml:space="preserve">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9" w:name="_Toc60590619"/>
      <w:bookmarkStart w:id="240" w:name="_Toc60591002"/>
      <w:bookmarkStart w:id="241" w:name="_Toc60591109"/>
      <w:bookmarkStart w:id="242" w:name="_Toc60591216"/>
      <w:bookmarkStart w:id="243" w:name="_Toc60594865"/>
      <w:bookmarkStart w:id="244" w:name="_Toc60595007"/>
      <w:bookmarkStart w:id="245" w:name="_Toc60595113"/>
      <w:bookmarkStart w:id="246" w:name="_Toc60595230"/>
      <w:bookmarkStart w:id="247" w:name="_Toc61301346"/>
      <w:bookmarkStart w:id="248" w:name="_Toc61609808"/>
      <w:bookmarkStart w:id="249" w:name="_Toc62139992"/>
      <w:bookmarkStart w:id="250" w:name="_Toc62474364"/>
      <w:bookmarkEnd w:id="239"/>
      <w:bookmarkEnd w:id="240"/>
      <w:bookmarkEnd w:id="241"/>
      <w:bookmarkEnd w:id="242"/>
      <w:bookmarkEnd w:id="243"/>
      <w:bookmarkEnd w:id="244"/>
      <w:bookmarkEnd w:id="245"/>
      <w:bookmarkEnd w:id="246"/>
      <w:bookmarkEnd w:id="247"/>
      <w:bookmarkEnd w:id="248"/>
      <w:bookmarkEnd w:id="249"/>
      <w:bookmarkEnd w:id="250"/>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51" w:name="_Toc62474365"/>
      <w:r>
        <w:t>Research Conclusions</w:t>
      </w:r>
      <w:bookmarkEnd w:id="251"/>
    </w:p>
    <w:p w14:paraId="78FEC9EA" w14:textId="5845C965" w:rsidR="004B56CE" w:rsidRDefault="000F286D" w:rsidP="00FC26A2">
      <w:pPr>
        <w:spacing w:before="100" w:beforeAutospacing="1" w:after="100" w:afterAutospacing="1"/>
        <w:ind w:firstLine="360"/>
        <w:contextualSpacing/>
      </w:pPr>
      <w:r>
        <w:t xml:space="preserve">This thesis research </w:t>
      </w:r>
      <w:r w:rsidR="009B2255">
        <w:t>concludes</w:t>
      </w:r>
      <w:r w:rsidR="009F6F6F">
        <w:t xml:space="preserve"> that the use of the</w:t>
      </w:r>
      <w:r w:rsidR="007C0DF3" w:rsidRPr="007C0DF3">
        <w:t xml:space="preserve"> </w:t>
      </w:r>
      <w:r w:rsidR="007C0DF3">
        <w:t>Data-O</w:t>
      </w:r>
      <w:r w:rsidR="00001F9D">
        <w:t>riented Design (DOD) paradigm</w:t>
      </w:r>
      <w:r w:rsidR="007C0DF3">
        <w:t xml:space="preserve">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Furthermore, the memory-safety guarantee made by the Rust programming la</w:t>
      </w:r>
      <w:r w:rsidR="00200585">
        <w:t>nguage, while retaining systems-</w:t>
      </w:r>
      <w:r w:rsidR="00616E43">
        <w:t xml:space="preserve">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1C32CBEC"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Degrees of Freedom (</w:t>
      </w:r>
      <w:r w:rsidR="00D6749F">
        <w:t>DoF</w:t>
      </w:r>
      <w:r w:rsidR="00673D1A">
        <w:t xml:space="preserve">)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and took the last frames flight data and compared it to the flight data generated under the same parameters by the original benchmark. </w:t>
      </w:r>
      <w:r w:rsidR="00385519">
        <w:t>The Rust integration tests all p</w:t>
      </w:r>
      <w:r w:rsidR="00BD1EFC">
        <w:t>assed with a tiny floating-</w:t>
      </w:r>
      <w:r w:rsidR="005F7737">
        <w:t xml:space="preserve">point tolerance of </w:t>
      </w:r>
      <w:r w:rsidR="005F7737" w:rsidRPr="005F7737">
        <w:t>0.000001</w:t>
      </w:r>
      <w:r w:rsidR="00CE2535">
        <w:t>, verifying that the FDM works as expected.</w:t>
      </w:r>
    </w:p>
    <w:p w14:paraId="2D0AA192" w14:textId="0185220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w:t>
      </w:r>
      <w:r w:rsidR="00ED609B">
        <w:lastRenderedPageBreak/>
        <w:t xml:space="preserve">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Just like the previous tests, we ran the FDMs through a fligh</w:t>
      </w:r>
      <w:r w:rsidR="00CD1327">
        <w:t>t path performing some maneuver</w:t>
      </w:r>
      <w:r w:rsidR="00770755">
        <w:t xml:space="preserve">s, </w:t>
      </w:r>
      <w:r w:rsidR="007209A4">
        <w:t xml:space="preserve">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BD1EFC">
        <w:t xml:space="preserve"> floating-</w:t>
      </w:r>
      <w:r w:rsidR="009A674B">
        <w:t>point tolerance, verifying that the FDM works as expected.</w:t>
      </w:r>
    </w:p>
    <w:p w14:paraId="574D5C0A" w14:textId="2FAA6C04" w:rsidR="00FE4F24" w:rsidRDefault="00582B24" w:rsidP="00FC26A2">
      <w:pPr>
        <w:spacing w:before="100" w:beforeAutospacing="1" w:after="100" w:afterAutospacing="1"/>
        <w:ind w:firstLine="360"/>
        <w:contextualSpacing/>
      </w:pPr>
      <w:r>
        <w:t xml:space="preserve">Furthermore, </w:t>
      </w:r>
      <w:r w:rsidR="00D8487D">
        <w:t>in relation to</w:t>
      </w:r>
      <w:r w:rsidR="00D13D51">
        <w:t xml:space="preserv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w:t>
      </w:r>
      <w:r w:rsidR="001E5099">
        <w:t>ompared</w:t>
      </w:r>
      <w:r w:rsidR="0035566E">
        <w:t xml:space="preserve">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20EDCFD6"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w:t>
      </w:r>
      <w:r w:rsidR="001E4613">
        <w:t xml:space="preserve"> usage</w:t>
      </w:r>
      <w:r w:rsidR="001E6A8C">
        <w:t xml:space="preserv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w:t>
      </w:r>
      <w:r w:rsidR="00030A84">
        <w:lastRenderedPageBreak/>
        <w:t xml:space="preserve">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52" w:name="_Toc62474366"/>
      <w:r>
        <w:t>Significance of Research</w:t>
      </w:r>
      <w:bookmarkEnd w:id="252"/>
    </w:p>
    <w:p w14:paraId="129FBB5A" w14:textId="1B2CD8AE" w:rsidR="00604FE3" w:rsidRDefault="00E34A9B" w:rsidP="00FC26A2">
      <w:pPr>
        <w:spacing w:before="100" w:beforeAutospacing="1" w:after="100" w:afterAutospacing="1"/>
        <w:ind w:firstLine="360"/>
        <w:contextualSpacing/>
      </w:pPr>
      <w:r>
        <w:t>The contribution of this thesis lies in the field of flight modeling and simulations. The succes</w:t>
      </w:r>
      <w:r w:rsidR="0065691C">
        <w:t>sful build of a Rust-based, ECS-</w:t>
      </w:r>
      <w:r>
        <w:t>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53" w:name="_Toc62474367"/>
      <w:r>
        <w:t>Future Research</w:t>
      </w:r>
      <w:bookmarkEnd w:id="253"/>
    </w:p>
    <w:p w14:paraId="1F070201" w14:textId="2D87C9A9"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 xml:space="preserve">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w:t>
      </w:r>
      <w:r w:rsidR="00D5798A">
        <w:t xml:space="preserve">the </w:t>
      </w:r>
      <w:r w:rsidR="00B35499">
        <w:t xml:space="preserve">cache. With that said, the </w:t>
      </w:r>
      <w:r w:rsidR="00B35499">
        <w:lastRenderedPageBreak/>
        <w:t>way the EquationsOfMotion Sys</w:t>
      </w:r>
      <w:r w:rsidR="00484DF7">
        <w:t>tem is as it stands, it</w:t>
      </w:r>
      <w:r w:rsidR="00B35499">
        <w:t xml:space="preserve"> does need the entire DataFDM Component. However, an improvement in the ECS design would be that of determining the data dependencies within the EquationsOfMotion System. If someone was to determine what parts of th</w:t>
      </w:r>
      <w:r w:rsidR="00777545">
        <w:t xml:space="preserve">e System depended on what data </w:t>
      </w:r>
      <w:r w:rsidR="00B35499">
        <w:t>and was able to split the EquationsOfMotion System and DataFDM Component in</w:t>
      </w:r>
      <w:r w:rsidR="00C428FA">
        <w:t>to</w:t>
      </w:r>
      <w:r w:rsidR="007317C1">
        <w:t xml:space="preserve"> smaller pieces</w:t>
      </w:r>
      <w:r w:rsidR="00B35499">
        <w:t xml:space="preserve">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719C574B" w14:textId="2064A674" w:rsidR="00D87BBF" w:rsidRDefault="00A42267" w:rsidP="005D6D70">
      <w:pPr>
        <w:spacing w:before="100" w:beforeAutospacing="1" w:after="100" w:afterAutospacing="1"/>
        <w:ind w:firstLine="360"/>
        <w:contextualSpacing/>
      </w:pPr>
      <w:r>
        <w:t>Another design improvement would be to implement</w:t>
      </w:r>
      <w:r w:rsidR="00D100F8">
        <w:t xml:space="preserve"> a</w:t>
      </w:r>
      <w:r>
        <w:t xml:space="preserve"> R</w:t>
      </w:r>
      <w:r w:rsidR="00D100F8">
        <w:t>ust crate</w:t>
      </w:r>
      <w:r>
        <w:t xml:space="preserve"> that can handle the vector, matrix, and quaternion</w:t>
      </w:r>
      <w:r w:rsidR="005127E0">
        <w:t xml:space="preserve"> types and their</w:t>
      </w:r>
      <w:r>
        <w:t xml:space="preserve"> operations. As it stands, this thesis’ code re-implement</w:t>
      </w:r>
      <w:r w:rsidR="001B5CFB">
        <w:t xml:space="preserve">s </w:t>
      </w:r>
      <w:r>
        <w:t xml:space="preserve">the custom vector, matrix, and quaternion classes originally defined by David Bourg in his textbook </w:t>
      </w:r>
      <w:r>
        <w:fldChar w:fldCharType="begin" w:fldLock="1"/>
      </w:r>
      <w:r w:rsidR="00EB651A">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fldChar w:fldCharType="separate"/>
      </w:r>
      <w:r w:rsidRPr="00A42267">
        <w:rPr>
          <w:noProof/>
        </w:rPr>
        <w:t>[3]</w:t>
      </w:r>
      <w:r>
        <w:fldChar w:fldCharType="end"/>
      </w:r>
      <w:r>
        <w:t xml:space="preserve">. Although the code is functional, the redefinition of these custom classes was </w:t>
      </w:r>
      <w:r w:rsidR="00B33AF4">
        <w:t>extraneous given that there are</w:t>
      </w:r>
      <w:r w:rsidR="002C1AA7">
        <w:t xml:space="preserve"> certainly</w:t>
      </w:r>
      <w:r>
        <w:t xml:space="preserve"> importable crates that handle these </w:t>
      </w:r>
      <w:r w:rsidR="001B5245">
        <w:t xml:space="preserve">types of </w:t>
      </w:r>
      <w:r>
        <w:t xml:space="preserve">structures and their operations. </w:t>
      </w:r>
    </w:p>
    <w:p w14:paraId="01920001" w14:textId="374D1292" w:rsidR="003B589A" w:rsidRPr="00B16165" w:rsidRDefault="005D6D70" w:rsidP="005D6D70">
      <w:pPr>
        <w:pStyle w:val="Heading1"/>
        <w:jc w:val="left"/>
        <w:rPr>
          <w:sz w:val="29"/>
          <w:szCs w:val="29"/>
        </w:rPr>
      </w:pPr>
      <w:r>
        <w:rPr>
          <w:sz w:val="29"/>
          <w:szCs w:val="29"/>
        </w:rPr>
        <w:t xml:space="preserve"> </w:t>
      </w:r>
      <w:bookmarkStart w:id="254" w:name="_Toc62474368"/>
      <w:r w:rsidRPr="00B16165">
        <w:rPr>
          <w:sz w:val="29"/>
          <w:szCs w:val="29"/>
        </w:rPr>
        <w:t>Appendix A: Configuring FlightGear as a Visual System</w:t>
      </w:r>
      <w:bookmarkEnd w:id="254"/>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74B6A74B" w14:textId="6D595F2D" w:rsidR="00216100" w:rsidRDefault="00216100" w:rsidP="000A7840"/>
    <w:p w14:paraId="18A5205C" w14:textId="6901D8A7" w:rsidR="003448D0" w:rsidRDefault="003448D0" w:rsidP="00BC145E">
      <w:pPr>
        <w:pStyle w:val="ListParagraph"/>
        <w:numPr>
          <w:ilvl w:val="0"/>
          <w:numId w:val="37"/>
        </w:numPr>
      </w:pPr>
      <w:r>
        <w:rPr>
          <w:rFonts w:ascii="Courier New" w:hAnsi="Courier New" w:cs="Courier New"/>
        </w:rPr>
        <w:t>Src/flightgear.rs</w:t>
      </w:r>
    </w:p>
    <w:p w14:paraId="3A442FDE"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FGNetFDM packet structure required by FlightGear</w:t>
      </w:r>
      <w:r w:rsidRPr="003448D0">
        <w:rPr>
          <w:rFonts w:ascii="Consolas" w:hAnsi="Consolas"/>
          <w:color w:val="000000"/>
          <w:sz w:val="18"/>
          <w:szCs w:val="18"/>
          <w:bdr w:val="none" w:sz="0" w:space="0" w:color="auto" w:frame="1"/>
        </w:rPr>
        <w:t>  </w:t>
      </w:r>
    </w:p>
    <w:p w14:paraId="64ED358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B2B931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Converting FGNetFDM struct to bytes to be sent as a packet</w:t>
      </w:r>
      <w:r w:rsidRPr="003448D0">
        <w:rPr>
          <w:rFonts w:ascii="Consolas" w:hAnsi="Consolas"/>
          <w:color w:val="000000"/>
          <w:sz w:val="18"/>
          <w:szCs w:val="18"/>
          <w:bdr w:val="none" w:sz="0" w:space="0" w:color="auto" w:frame="1"/>
        </w:rPr>
        <w:t>  </w:t>
      </w:r>
    </w:p>
    <w:p w14:paraId="51B7071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use serde::{Deserialize, Serialize};  </w:t>
      </w:r>
    </w:p>
    <w:p w14:paraId="7598C61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00F34E8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8200"/>
          <w:sz w:val="18"/>
          <w:szCs w:val="18"/>
          <w:bdr w:val="none" w:sz="0" w:space="0" w:color="auto" w:frame="1"/>
        </w:rPr>
        <w:t>//Structure for making a network packet to be sent to FlightGear</w:t>
      </w:r>
      <w:r w:rsidRPr="003448D0">
        <w:rPr>
          <w:rFonts w:ascii="Consolas" w:hAnsi="Consolas"/>
          <w:color w:val="000000"/>
          <w:sz w:val="18"/>
          <w:szCs w:val="18"/>
          <w:bdr w:val="none" w:sz="0" w:space="0" w:color="auto" w:frame="1"/>
        </w:rPr>
        <w:t>  </w:t>
      </w:r>
    </w:p>
    <w:p w14:paraId="111918B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derive(Debug, Default, Serialize, Deserialize)]</w:t>
      </w:r>
      <w:r w:rsidRPr="003448D0">
        <w:rPr>
          <w:rFonts w:ascii="Consolas" w:hAnsi="Consolas"/>
          <w:color w:val="000000"/>
          <w:sz w:val="18"/>
          <w:szCs w:val="18"/>
          <w:bdr w:val="none" w:sz="0" w:space="0" w:color="auto" w:frame="1"/>
        </w:rPr>
        <w:t>  </w:t>
      </w:r>
    </w:p>
    <w:p w14:paraId="0AD605B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808080"/>
          <w:sz w:val="18"/>
          <w:szCs w:val="18"/>
          <w:bdr w:val="none" w:sz="0" w:space="0" w:color="auto" w:frame="1"/>
        </w:rPr>
        <w:t>#[repr(C)] </w:t>
      </w:r>
      <w:r w:rsidRPr="003448D0">
        <w:rPr>
          <w:rFonts w:ascii="Consolas" w:hAnsi="Consolas"/>
          <w:color w:val="000000"/>
          <w:sz w:val="18"/>
          <w:szCs w:val="18"/>
          <w:bdr w:val="none" w:sz="0" w:space="0" w:color="auto" w:frame="1"/>
        </w:rPr>
        <w:t>  </w:t>
      </w:r>
    </w:p>
    <w:p w14:paraId="4FA7002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pub </w:t>
      </w:r>
      <w:r w:rsidRPr="003448D0">
        <w:rPr>
          <w:rFonts w:ascii="Consolas" w:hAnsi="Consolas"/>
          <w:b/>
          <w:bCs/>
          <w:color w:val="006699"/>
          <w:sz w:val="18"/>
          <w:szCs w:val="18"/>
          <w:bdr w:val="none" w:sz="0" w:space="0" w:color="auto" w:frame="1"/>
        </w:rPr>
        <w:t>struct</w:t>
      </w:r>
      <w:r w:rsidRPr="003448D0">
        <w:rPr>
          <w:rFonts w:ascii="Consolas" w:hAnsi="Consolas"/>
          <w:color w:val="000000"/>
          <w:sz w:val="18"/>
          <w:szCs w:val="18"/>
          <w:bdr w:val="none" w:sz="0" w:space="0" w:color="auto" w:frame="1"/>
        </w:rPr>
        <w:t> FGNetFDM  </w:t>
      </w:r>
    </w:p>
    <w:p w14:paraId="54BDF49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165CC57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ersion: u32, </w:t>
      </w:r>
      <w:r w:rsidRPr="003448D0">
        <w:rPr>
          <w:rFonts w:ascii="Consolas" w:hAnsi="Consolas"/>
          <w:color w:val="008200"/>
          <w:sz w:val="18"/>
          <w:szCs w:val="18"/>
          <w:bdr w:val="none" w:sz="0" w:space="0" w:color="auto" w:frame="1"/>
        </w:rPr>
        <w:t>// increment when data values change</w:t>
      </w:r>
      <w:r w:rsidRPr="003448D0">
        <w:rPr>
          <w:rFonts w:ascii="Consolas" w:hAnsi="Consolas"/>
          <w:color w:val="000000"/>
          <w:sz w:val="18"/>
          <w:szCs w:val="18"/>
          <w:bdr w:val="none" w:sz="0" w:space="0" w:color="auto" w:frame="1"/>
        </w:rPr>
        <w:t>  </w:t>
      </w:r>
    </w:p>
    <w:p w14:paraId="000FDE5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adding: f32, </w:t>
      </w:r>
      <w:r w:rsidRPr="003448D0">
        <w:rPr>
          <w:rFonts w:ascii="Consolas" w:hAnsi="Consolas"/>
          <w:color w:val="008200"/>
          <w:sz w:val="18"/>
          <w:szCs w:val="18"/>
          <w:bdr w:val="none" w:sz="0" w:space="0" w:color="auto" w:frame="1"/>
        </w:rPr>
        <w:t>// padding</w:t>
      </w:r>
      <w:r w:rsidRPr="003448D0">
        <w:rPr>
          <w:rFonts w:ascii="Consolas" w:hAnsi="Consolas"/>
          <w:color w:val="000000"/>
          <w:sz w:val="18"/>
          <w:szCs w:val="18"/>
          <w:bdr w:val="none" w:sz="0" w:space="0" w:color="auto" w:frame="1"/>
        </w:rPr>
        <w:t>  </w:t>
      </w:r>
    </w:p>
    <w:p w14:paraId="7BD26CD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2A6C39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Positions</w:t>
      </w:r>
      <w:r w:rsidRPr="003448D0">
        <w:rPr>
          <w:rFonts w:ascii="Consolas" w:hAnsi="Consolas"/>
          <w:color w:val="000000"/>
          <w:sz w:val="18"/>
          <w:szCs w:val="18"/>
          <w:bdr w:val="none" w:sz="0" w:space="0" w:color="auto" w:frame="1"/>
        </w:rPr>
        <w:t>  </w:t>
      </w:r>
    </w:p>
    <w:p w14:paraId="62AA114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ong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3164DA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pub latitude: f64, </w:t>
      </w:r>
      <w:r w:rsidRPr="003448D0">
        <w:rPr>
          <w:rFonts w:ascii="Consolas" w:hAnsi="Consolas"/>
          <w:color w:val="008200"/>
          <w:sz w:val="18"/>
          <w:szCs w:val="18"/>
          <w:bdr w:val="none" w:sz="0" w:space="0" w:color="auto" w:frame="1"/>
        </w:rPr>
        <w:t>// geodetic (radians)</w:t>
      </w:r>
      <w:r w:rsidRPr="003448D0">
        <w:rPr>
          <w:rFonts w:ascii="Consolas" w:hAnsi="Consolas"/>
          <w:color w:val="000000"/>
          <w:sz w:val="18"/>
          <w:szCs w:val="18"/>
          <w:bdr w:val="none" w:sz="0" w:space="0" w:color="auto" w:frame="1"/>
        </w:rPr>
        <w:t>  </w:t>
      </w:r>
    </w:p>
    <w:p w14:paraId="052161A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titude: f64, </w:t>
      </w:r>
      <w:r w:rsidRPr="003448D0">
        <w:rPr>
          <w:rFonts w:ascii="Consolas" w:hAnsi="Consolas"/>
          <w:color w:val="008200"/>
          <w:sz w:val="18"/>
          <w:szCs w:val="18"/>
          <w:bdr w:val="none" w:sz="0" w:space="0" w:color="auto" w:frame="1"/>
        </w:rPr>
        <w:t>// above sea level (meters)</w:t>
      </w:r>
      <w:r w:rsidRPr="003448D0">
        <w:rPr>
          <w:rFonts w:ascii="Consolas" w:hAnsi="Consolas"/>
          <w:color w:val="000000"/>
          <w:sz w:val="18"/>
          <w:szCs w:val="18"/>
          <w:bdr w:val="none" w:sz="0" w:space="0" w:color="auto" w:frame="1"/>
        </w:rPr>
        <w:t>  </w:t>
      </w:r>
    </w:p>
    <w:p w14:paraId="6CAC75B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gl: f32, </w:t>
      </w:r>
      <w:r w:rsidRPr="003448D0">
        <w:rPr>
          <w:rFonts w:ascii="Consolas" w:hAnsi="Consolas"/>
          <w:color w:val="008200"/>
          <w:sz w:val="18"/>
          <w:szCs w:val="18"/>
          <w:bdr w:val="none" w:sz="0" w:space="0" w:color="auto" w:frame="1"/>
        </w:rPr>
        <w:t>// above ground level (meters)</w:t>
      </w:r>
      <w:r w:rsidRPr="003448D0">
        <w:rPr>
          <w:rFonts w:ascii="Consolas" w:hAnsi="Consolas"/>
          <w:color w:val="000000"/>
          <w:sz w:val="18"/>
          <w:szCs w:val="18"/>
          <w:bdr w:val="none" w:sz="0" w:space="0" w:color="auto" w:frame="1"/>
        </w:rPr>
        <w:t>  </w:t>
      </w:r>
    </w:p>
    <w:p w14:paraId="2F2C1DA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 f32, </w:t>
      </w:r>
      <w:r w:rsidRPr="003448D0">
        <w:rPr>
          <w:rFonts w:ascii="Consolas" w:hAnsi="Consolas"/>
          <w:color w:val="008200"/>
          <w:sz w:val="18"/>
          <w:szCs w:val="18"/>
          <w:bdr w:val="none" w:sz="0" w:space="0" w:color="auto" w:frame="1"/>
        </w:rPr>
        <w:t>// roll (radians)</w:t>
      </w:r>
      <w:r w:rsidRPr="003448D0">
        <w:rPr>
          <w:rFonts w:ascii="Consolas" w:hAnsi="Consolas"/>
          <w:color w:val="000000"/>
          <w:sz w:val="18"/>
          <w:szCs w:val="18"/>
          <w:bdr w:val="none" w:sz="0" w:space="0" w:color="auto" w:frame="1"/>
        </w:rPr>
        <w:t>  </w:t>
      </w:r>
    </w:p>
    <w:p w14:paraId="4A7B8B5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 f32, </w:t>
      </w:r>
      <w:r w:rsidRPr="003448D0">
        <w:rPr>
          <w:rFonts w:ascii="Consolas" w:hAnsi="Consolas"/>
          <w:color w:val="008200"/>
          <w:sz w:val="18"/>
          <w:szCs w:val="18"/>
          <w:bdr w:val="none" w:sz="0" w:space="0" w:color="auto" w:frame="1"/>
        </w:rPr>
        <w:t>// pitch (radians)</w:t>
      </w:r>
      <w:r w:rsidRPr="003448D0">
        <w:rPr>
          <w:rFonts w:ascii="Consolas" w:hAnsi="Consolas"/>
          <w:color w:val="000000"/>
          <w:sz w:val="18"/>
          <w:szCs w:val="18"/>
          <w:bdr w:val="none" w:sz="0" w:space="0" w:color="auto" w:frame="1"/>
        </w:rPr>
        <w:t>  </w:t>
      </w:r>
    </w:p>
    <w:p w14:paraId="009CFDA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 f32, </w:t>
      </w:r>
      <w:r w:rsidRPr="003448D0">
        <w:rPr>
          <w:rFonts w:ascii="Consolas" w:hAnsi="Consolas"/>
          <w:color w:val="008200"/>
          <w:sz w:val="18"/>
          <w:szCs w:val="18"/>
          <w:bdr w:val="none" w:sz="0" w:space="0" w:color="auto" w:frame="1"/>
        </w:rPr>
        <w:t>// yaw or true heading (radians)</w:t>
      </w:r>
      <w:r w:rsidRPr="003448D0">
        <w:rPr>
          <w:rFonts w:ascii="Consolas" w:hAnsi="Consolas"/>
          <w:color w:val="000000"/>
          <w:sz w:val="18"/>
          <w:szCs w:val="18"/>
          <w:bdr w:val="none" w:sz="0" w:space="0" w:color="auto" w:frame="1"/>
        </w:rPr>
        <w:t>  </w:t>
      </w:r>
    </w:p>
    <w:p w14:paraId="21BC4F0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lpha: f32, </w:t>
      </w:r>
      <w:r w:rsidRPr="003448D0">
        <w:rPr>
          <w:rFonts w:ascii="Consolas" w:hAnsi="Consolas"/>
          <w:color w:val="008200"/>
          <w:sz w:val="18"/>
          <w:szCs w:val="18"/>
          <w:bdr w:val="none" w:sz="0" w:space="0" w:color="auto" w:frame="1"/>
        </w:rPr>
        <w:t>// angle of attack (radians)</w:t>
      </w:r>
      <w:r w:rsidRPr="003448D0">
        <w:rPr>
          <w:rFonts w:ascii="Consolas" w:hAnsi="Consolas"/>
          <w:color w:val="000000"/>
          <w:sz w:val="18"/>
          <w:szCs w:val="18"/>
          <w:bdr w:val="none" w:sz="0" w:space="0" w:color="auto" w:frame="1"/>
        </w:rPr>
        <w:t>  </w:t>
      </w:r>
    </w:p>
    <w:p w14:paraId="5030AB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beta: f32, </w:t>
      </w:r>
      <w:r w:rsidRPr="003448D0">
        <w:rPr>
          <w:rFonts w:ascii="Consolas" w:hAnsi="Consolas"/>
          <w:color w:val="008200"/>
          <w:sz w:val="18"/>
          <w:szCs w:val="18"/>
          <w:bdr w:val="none" w:sz="0" w:space="0" w:color="auto" w:frame="1"/>
        </w:rPr>
        <w:t>// side slip angle (radians)</w:t>
      </w:r>
      <w:r w:rsidRPr="003448D0">
        <w:rPr>
          <w:rFonts w:ascii="Consolas" w:hAnsi="Consolas"/>
          <w:color w:val="000000"/>
          <w:sz w:val="18"/>
          <w:szCs w:val="18"/>
          <w:bdr w:val="none" w:sz="0" w:space="0" w:color="auto" w:frame="1"/>
        </w:rPr>
        <w:t>  </w:t>
      </w:r>
    </w:p>
    <w:p w14:paraId="762DE29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95B40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Velocities</w:t>
      </w:r>
      <w:r w:rsidRPr="003448D0">
        <w:rPr>
          <w:rFonts w:ascii="Consolas" w:hAnsi="Consolas"/>
          <w:color w:val="000000"/>
          <w:sz w:val="18"/>
          <w:szCs w:val="18"/>
          <w:bdr w:val="none" w:sz="0" w:space="0" w:color="auto" w:frame="1"/>
        </w:rPr>
        <w:t>  </w:t>
      </w:r>
    </w:p>
    <w:p w14:paraId="1CCC39A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hidot: f32, </w:t>
      </w:r>
      <w:r w:rsidRPr="003448D0">
        <w:rPr>
          <w:rFonts w:ascii="Consolas" w:hAnsi="Consolas"/>
          <w:color w:val="008200"/>
          <w:sz w:val="18"/>
          <w:szCs w:val="18"/>
          <w:bdr w:val="none" w:sz="0" w:space="0" w:color="auto" w:frame="1"/>
        </w:rPr>
        <w:t>// roll rate (radians/sec)</w:t>
      </w:r>
      <w:r w:rsidRPr="003448D0">
        <w:rPr>
          <w:rFonts w:ascii="Consolas" w:hAnsi="Consolas"/>
          <w:color w:val="000000"/>
          <w:sz w:val="18"/>
          <w:szCs w:val="18"/>
          <w:bdr w:val="none" w:sz="0" w:space="0" w:color="auto" w:frame="1"/>
        </w:rPr>
        <w:t>  </w:t>
      </w:r>
    </w:p>
    <w:p w14:paraId="61CDC17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hetadot: f32, </w:t>
      </w:r>
      <w:r w:rsidRPr="003448D0">
        <w:rPr>
          <w:rFonts w:ascii="Consolas" w:hAnsi="Consolas"/>
          <w:color w:val="008200"/>
          <w:sz w:val="18"/>
          <w:szCs w:val="18"/>
          <w:bdr w:val="none" w:sz="0" w:space="0" w:color="auto" w:frame="1"/>
        </w:rPr>
        <w:t>// pitch rate (radians/sec)</w:t>
      </w:r>
      <w:r w:rsidRPr="003448D0">
        <w:rPr>
          <w:rFonts w:ascii="Consolas" w:hAnsi="Consolas"/>
          <w:color w:val="000000"/>
          <w:sz w:val="18"/>
          <w:szCs w:val="18"/>
          <w:bdr w:val="none" w:sz="0" w:space="0" w:color="auto" w:frame="1"/>
        </w:rPr>
        <w:t>  </w:t>
      </w:r>
    </w:p>
    <w:p w14:paraId="2D83083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psidot: f32, </w:t>
      </w:r>
      <w:r w:rsidRPr="003448D0">
        <w:rPr>
          <w:rFonts w:ascii="Consolas" w:hAnsi="Consolas"/>
          <w:color w:val="008200"/>
          <w:sz w:val="18"/>
          <w:szCs w:val="18"/>
          <w:bdr w:val="none" w:sz="0" w:space="0" w:color="auto" w:frame="1"/>
        </w:rPr>
        <w:t>// yaw rate (radians/sec)</w:t>
      </w:r>
      <w:r w:rsidRPr="003448D0">
        <w:rPr>
          <w:rFonts w:ascii="Consolas" w:hAnsi="Consolas"/>
          <w:color w:val="000000"/>
          <w:sz w:val="18"/>
          <w:szCs w:val="18"/>
          <w:bdr w:val="none" w:sz="0" w:space="0" w:color="auto" w:frame="1"/>
        </w:rPr>
        <w:t>  </w:t>
      </w:r>
    </w:p>
    <w:p w14:paraId="16DEB24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cas: f32, </w:t>
      </w:r>
      <w:r w:rsidRPr="003448D0">
        <w:rPr>
          <w:rFonts w:ascii="Consolas" w:hAnsi="Consolas"/>
          <w:color w:val="008200"/>
          <w:sz w:val="18"/>
          <w:szCs w:val="18"/>
          <w:bdr w:val="none" w:sz="0" w:space="0" w:color="auto" w:frame="1"/>
        </w:rPr>
        <w:t>// calibrated airspeed</w:t>
      </w:r>
      <w:r w:rsidRPr="003448D0">
        <w:rPr>
          <w:rFonts w:ascii="Consolas" w:hAnsi="Consolas"/>
          <w:color w:val="000000"/>
          <w:sz w:val="18"/>
          <w:szCs w:val="18"/>
          <w:bdr w:val="none" w:sz="0" w:space="0" w:color="auto" w:frame="1"/>
        </w:rPr>
        <w:t>  </w:t>
      </w:r>
    </w:p>
    <w:p w14:paraId="7869D2C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limb_rate: f32, </w:t>
      </w:r>
      <w:r w:rsidRPr="003448D0">
        <w:rPr>
          <w:rFonts w:ascii="Consolas" w:hAnsi="Consolas"/>
          <w:color w:val="008200"/>
          <w:sz w:val="18"/>
          <w:szCs w:val="18"/>
          <w:bdr w:val="none" w:sz="0" w:space="0" w:color="auto" w:frame="1"/>
        </w:rPr>
        <w:t>// feet per second</w:t>
      </w:r>
      <w:r w:rsidRPr="003448D0">
        <w:rPr>
          <w:rFonts w:ascii="Consolas" w:hAnsi="Consolas"/>
          <w:color w:val="000000"/>
          <w:sz w:val="18"/>
          <w:szCs w:val="18"/>
          <w:bdr w:val="none" w:sz="0" w:space="0" w:color="auto" w:frame="1"/>
        </w:rPr>
        <w:t>  </w:t>
      </w:r>
    </w:p>
    <w:p w14:paraId="0EC955E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north: f32, </w:t>
      </w:r>
      <w:r w:rsidRPr="003448D0">
        <w:rPr>
          <w:rFonts w:ascii="Consolas" w:hAnsi="Consolas"/>
          <w:color w:val="008200"/>
          <w:sz w:val="18"/>
          <w:szCs w:val="18"/>
          <w:bdr w:val="none" w:sz="0" w:space="0" w:color="auto" w:frame="1"/>
        </w:rPr>
        <w:t>// north velocity in local/body frame, fps</w:t>
      </w:r>
      <w:r w:rsidRPr="003448D0">
        <w:rPr>
          <w:rFonts w:ascii="Consolas" w:hAnsi="Consolas"/>
          <w:color w:val="000000"/>
          <w:sz w:val="18"/>
          <w:szCs w:val="18"/>
          <w:bdr w:val="none" w:sz="0" w:space="0" w:color="auto" w:frame="1"/>
        </w:rPr>
        <w:t>  </w:t>
      </w:r>
    </w:p>
    <w:p w14:paraId="5CF208F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east: f32, </w:t>
      </w:r>
      <w:r w:rsidRPr="003448D0">
        <w:rPr>
          <w:rFonts w:ascii="Consolas" w:hAnsi="Consolas"/>
          <w:color w:val="008200"/>
          <w:sz w:val="18"/>
          <w:szCs w:val="18"/>
          <w:bdr w:val="none" w:sz="0" w:space="0" w:color="auto" w:frame="1"/>
        </w:rPr>
        <w:t>// east velocity in local/body frame, fps</w:t>
      </w:r>
      <w:r w:rsidRPr="003448D0">
        <w:rPr>
          <w:rFonts w:ascii="Consolas" w:hAnsi="Consolas"/>
          <w:color w:val="000000"/>
          <w:sz w:val="18"/>
          <w:szCs w:val="18"/>
          <w:bdr w:val="none" w:sz="0" w:space="0" w:color="auto" w:frame="1"/>
        </w:rPr>
        <w:t>  </w:t>
      </w:r>
    </w:p>
    <w:p w14:paraId="4C4FABF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down: f32, </w:t>
      </w:r>
      <w:r w:rsidRPr="003448D0">
        <w:rPr>
          <w:rFonts w:ascii="Consolas" w:hAnsi="Consolas"/>
          <w:color w:val="008200"/>
          <w:sz w:val="18"/>
          <w:szCs w:val="18"/>
          <w:bdr w:val="none" w:sz="0" w:space="0" w:color="auto" w:frame="1"/>
        </w:rPr>
        <w:t>// down/vertical velocity in local/body frame, fps</w:t>
      </w:r>
      <w:r w:rsidRPr="003448D0">
        <w:rPr>
          <w:rFonts w:ascii="Consolas" w:hAnsi="Consolas"/>
          <w:color w:val="000000"/>
          <w:sz w:val="18"/>
          <w:szCs w:val="18"/>
          <w:bdr w:val="none" w:sz="0" w:space="0" w:color="auto" w:frame="1"/>
        </w:rPr>
        <w:t>  </w:t>
      </w:r>
    </w:p>
    <w:p w14:paraId="278556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u: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4142644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v: f32, </w:t>
      </w:r>
      <w:r w:rsidRPr="003448D0">
        <w:rPr>
          <w:rFonts w:ascii="Consolas" w:hAnsi="Consolas"/>
          <w:color w:val="008200"/>
          <w:sz w:val="18"/>
          <w:szCs w:val="18"/>
          <w:bdr w:val="none" w:sz="0" w:space="0" w:color="auto" w:frame="1"/>
        </w:rPr>
        <w:t>// ECEF velocity in body frame </w:t>
      </w:r>
      <w:r w:rsidRPr="003448D0">
        <w:rPr>
          <w:rFonts w:ascii="Consolas" w:hAnsi="Consolas"/>
          <w:color w:val="000000"/>
          <w:sz w:val="18"/>
          <w:szCs w:val="18"/>
          <w:bdr w:val="none" w:sz="0" w:space="0" w:color="auto" w:frame="1"/>
        </w:rPr>
        <w:t>  </w:t>
      </w:r>
    </w:p>
    <w:p w14:paraId="2B0E86F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_body_w: f32, </w:t>
      </w:r>
      <w:r w:rsidRPr="003448D0">
        <w:rPr>
          <w:rFonts w:ascii="Consolas" w:hAnsi="Consolas"/>
          <w:color w:val="008200"/>
          <w:sz w:val="18"/>
          <w:szCs w:val="18"/>
          <w:bdr w:val="none" w:sz="0" w:space="0" w:color="auto" w:frame="1"/>
        </w:rPr>
        <w:t>// ECEF velocity in body frame</w:t>
      </w:r>
      <w:r w:rsidRPr="003448D0">
        <w:rPr>
          <w:rFonts w:ascii="Consolas" w:hAnsi="Consolas"/>
          <w:color w:val="000000"/>
          <w:sz w:val="18"/>
          <w:szCs w:val="18"/>
          <w:bdr w:val="none" w:sz="0" w:space="0" w:color="auto" w:frame="1"/>
        </w:rPr>
        <w:t>  </w:t>
      </w:r>
    </w:p>
    <w:p w14:paraId="675C4C8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5AF1BE7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Accelerations</w:t>
      </w:r>
      <w:r w:rsidRPr="003448D0">
        <w:rPr>
          <w:rFonts w:ascii="Consolas" w:hAnsi="Consolas"/>
          <w:color w:val="000000"/>
          <w:sz w:val="18"/>
          <w:szCs w:val="18"/>
          <w:bdr w:val="none" w:sz="0" w:space="0" w:color="auto" w:frame="1"/>
        </w:rPr>
        <w:t>  </w:t>
      </w:r>
    </w:p>
    <w:p w14:paraId="07250E7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x_pilot: f32, </w:t>
      </w:r>
      <w:r w:rsidRPr="003448D0">
        <w:rPr>
          <w:rFonts w:ascii="Consolas" w:hAnsi="Consolas"/>
          <w:color w:val="008200"/>
          <w:sz w:val="18"/>
          <w:szCs w:val="18"/>
          <w:bdr w:val="none" w:sz="0" w:space="0" w:color="auto" w:frame="1"/>
        </w:rPr>
        <w:t>// X accel in body frame ft/sec^2</w:t>
      </w:r>
      <w:r w:rsidRPr="003448D0">
        <w:rPr>
          <w:rFonts w:ascii="Consolas" w:hAnsi="Consolas"/>
          <w:color w:val="000000"/>
          <w:sz w:val="18"/>
          <w:szCs w:val="18"/>
          <w:bdr w:val="none" w:sz="0" w:space="0" w:color="auto" w:frame="1"/>
        </w:rPr>
        <w:t>  </w:t>
      </w:r>
    </w:p>
    <w:p w14:paraId="33A88AE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y_pilot: f32, </w:t>
      </w:r>
      <w:r w:rsidRPr="003448D0">
        <w:rPr>
          <w:rFonts w:ascii="Consolas" w:hAnsi="Consolas"/>
          <w:color w:val="008200"/>
          <w:sz w:val="18"/>
          <w:szCs w:val="18"/>
          <w:bdr w:val="none" w:sz="0" w:space="0" w:color="auto" w:frame="1"/>
        </w:rPr>
        <w:t>// Y accel in body frame ft/sec^2</w:t>
      </w:r>
      <w:r w:rsidRPr="003448D0">
        <w:rPr>
          <w:rFonts w:ascii="Consolas" w:hAnsi="Consolas"/>
          <w:color w:val="000000"/>
          <w:sz w:val="18"/>
          <w:szCs w:val="18"/>
          <w:bdr w:val="none" w:sz="0" w:space="0" w:color="auto" w:frame="1"/>
        </w:rPr>
        <w:t>  </w:t>
      </w:r>
    </w:p>
    <w:p w14:paraId="63E67991"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a_z_pilot: f32, </w:t>
      </w:r>
      <w:r w:rsidRPr="003448D0">
        <w:rPr>
          <w:rFonts w:ascii="Consolas" w:hAnsi="Consolas"/>
          <w:color w:val="008200"/>
          <w:sz w:val="18"/>
          <w:szCs w:val="18"/>
          <w:bdr w:val="none" w:sz="0" w:space="0" w:color="auto" w:frame="1"/>
        </w:rPr>
        <w:t>// Z accel in body frame ft/sec^2</w:t>
      </w:r>
      <w:r w:rsidRPr="003448D0">
        <w:rPr>
          <w:rFonts w:ascii="Consolas" w:hAnsi="Consolas"/>
          <w:color w:val="000000"/>
          <w:sz w:val="18"/>
          <w:szCs w:val="18"/>
          <w:bdr w:val="none" w:sz="0" w:space="0" w:color="auto" w:frame="1"/>
        </w:rPr>
        <w:t>  </w:t>
      </w:r>
    </w:p>
    <w:p w14:paraId="1BD296D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8F2079A"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Stall</w:t>
      </w:r>
      <w:r w:rsidRPr="003448D0">
        <w:rPr>
          <w:rFonts w:ascii="Consolas" w:hAnsi="Consolas"/>
          <w:color w:val="000000"/>
          <w:sz w:val="18"/>
          <w:szCs w:val="18"/>
          <w:bdr w:val="none" w:sz="0" w:space="0" w:color="auto" w:frame="1"/>
        </w:rPr>
        <w:t>  </w:t>
      </w:r>
    </w:p>
    <w:p w14:paraId="781A9A0D"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tall_warning: f32, </w:t>
      </w:r>
      <w:r w:rsidRPr="003448D0">
        <w:rPr>
          <w:rFonts w:ascii="Consolas" w:hAnsi="Consolas"/>
          <w:color w:val="008200"/>
          <w:sz w:val="18"/>
          <w:szCs w:val="18"/>
          <w:bdr w:val="none" w:sz="0" w:space="0" w:color="auto" w:frame="1"/>
        </w:rPr>
        <w:t>// 0.0 - 1.0 indicating the amount of stall</w:t>
      </w:r>
      <w:r w:rsidRPr="003448D0">
        <w:rPr>
          <w:rFonts w:ascii="Consolas" w:hAnsi="Consolas"/>
          <w:color w:val="000000"/>
          <w:sz w:val="18"/>
          <w:szCs w:val="18"/>
          <w:bdr w:val="none" w:sz="0" w:space="0" w:color="auto" w:frame="1"/>
        </w:rPr>
        <w:t>  </w:t>
      </w:r>
    </w:p>
    <w:p w14:paraId="2F94CF5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lip_deg: f32, </w:t>
      </w:r>
      <w:r w:rsidRPr="003448D0">
        <w:rPr>
          <w:rFonts w:ascii="Consolas" w:hAnsi="Consolas"/>
          <w:color w:val="008200"/>
          <w:sz w:val="18"/>
          <w:szCs w:val="18"/>
          <w:bdr w:val="none" w:sz="0" w:space="0" w:color="auto" w:frame="1"/>
        </w:rPr>
        <w:t>// slip ball deflection</w:t>
      </w:r>
      <w:r w:rsidRPr="003448D0">
        <w:rPr>
          <w:rFonts w:ascii="Consolas" w:hAnsi="Consolas"/>
          <w:color w:val="000000"/>
          <w:sz w:val="18"/>
          <w:szCs w:val="18"/>
          <w:bdr w:val="none" w:sz="0" w:space="0" w:color="auto" w:frame="1"/>
        </w:rPr>
        <w:t>  </w:t>
      </w:r>
    </w:p>
    <w:p w14:paraId="7AE34F16"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D5E0350"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gine status</w:t>
      </w:r>
      <w:r w:rsidRPr="003448D0">
        <w:rPr>
          <w:rFonts w:ascii="Consolas" w:hAnsi="Consolas"/>
          <w:color w:val="000000"/>
          <w:sz w:val="18"/>
          <w:szCs w:val="18"/>
          <w:bdr w:val="none" w:sz="0" w:space="0" w:color="auto" w:frame="1"/>
        </w:rPr>
        <w:t>  </w:t>
      </w:r>
    </w:p>
    <w:p w14:paraId="1AB20BE0"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engines: u32, </w:t>
      </w:r>
      <w:r w:rsidRPr="003448D0">
        <w:rPr>
          <w:rFonts w:ascii="Consolas" w:hAnsi="Consolas"/>
          <w:color w:val="008200"/>
          <w:sz w:val="18"/>
          <w:szCs w:val="18"/>
          <w:bdr w:val="none" w:sz="0" w:space="0" w:color="auto" w:frame="1"/>
        </w:rPr>
        <w:t>// Number of valid engines</w:t>
      </w:r>
      <w:r w:rsidRPr="003448D0">
        <w:rPr>
          <w:rFonts w:ascii="Consolas" w:hAnsi="Consolas"/>
          <w:color w:val="000000"/>
          <w:sz w:val="18"/>
          <w:szCs w:val="18"/>
          <w:bdr w:val="none" w:sz="0" w:space="0" w:color="auto" w:frame="1"/>
        </w:rPr>
        <w:t>  </w:t>
      </w:r>
    </w:p>
    <w:p w14:paraId="3B7E54E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ng_state: [f32; 4], </w:t>
      </w:r>
      <w:r w:rsidRPr="003448D0">
        <w:rPr>
          <w:rFonts w:ascii="Consolas" w:hAnsi="Consolas"/>
          <w:color w:val="008200"/>
          <w:sz w:val="18"/>
          <w:szCs w:val="18"/>
          <w:bdr w:val="none" w:sz="0" w:space="0" w:color="auto" w:frame="1"/>
        </w:rPr>
        <w:t>// Engine state (off, cranking, running)</w:t>
      </w:r>
      <w:r w:rsidRPr="003448D0">
        <w:rPr>
          <w:rFonts w:ascii="Consolas" w:hAnsi="Consolas"/>
          <w:color w:val="000000"/>
          <w:sz w:val="18"/>
          <w:szCs w:val="18"/>
          <w:bdr w:val="none" w:sz="0" w:space="0" w:color="auto" w:frame="1"/>
        </w:rPr>
        <w:t>  </w:t>
      </w:r>
    </w:p>
    <w:p w14:paraId="788D366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pm: [f32; 4], </w:t>
      </w:r>
      <w:r w:rsidRPr="003448D0">
        <w:rPr>
          <w:rFonts w:ascii="Consolas" w:hAnsi="Consolas"/>
          <w:color w:val="008200"/>
          <w:sz w:val="18"/>
          <w:szCs w:val="18"/>
          <w:bdr w:val="none" w:sz="0" w:space="0" w:color="auto" w:frame="1"/>
        </w:rPr>
        <w:t>// // Engine RPM rev/min</w:t>
      </w:r>
      <w:r w:rsidRPr="003448D0">
        <w:rPr>
          <w:rFonts w:ascii="Consolas" w:hAnsi="Consolas"/>
          <w:color w:val="000000"/>
          <w:sz w:val="18"/>
          <w:szCs w:val="18"/>
          <w:bdr w:val="none" w:sz="0" w:space="0" w:color="auto" w:frame="1"/>
        </w:rPr>
        <w:t>  </w:t>
      </w:r>
    </w:p>
    <w:p w14:paraId="5C6C14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flow: [f32; 4], </w:t>
      </w:r>
      <w:r w:rsidRPr="003448D0">
        <w:rPr>
          <w:rFonts w:ascii="Consolas" w:hAnsi="Consolas"/>
          <w:color w:val="008200"/>
          <w:sz w:val="18"/>
          <w:szCs w:val="18"/>
          <w:bdr w:val="none" w:sz="0" w:space="0" w:color="auto" w:frame="1"/>
        </w:rPr>
        <w:t>// Fuel flow gallons/hr</w:t>
      </w:r>
      <w:r w:rsidRPr="003448D0">
        <w:rPr>
          <w:rFonts w:ascii="Consolas" w:hAnsi="Consolas"/>
          <w:color w:val="000000"/>
          <w:sz w:val="18"/>
          <w:szCs w:val="18"/>
          <w:bdr w:val="none" w:sz="0" w:space="0" w:color="auto" w:frame="1"/>
        </w:rPr>
        <w:t>  </w:t>
      </w:r>
    </w:p>
    <w:p w14:paraId="394C4D2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px: [f32; 4], </w:t>
      </w:r>
      <w:r w:rsidRPr="003448D0">
        <w:rPr>
          <w:rFonts w:ascii="Consolas" w:hAnsi="Consolas"/>
          <w:color w:val="008200"/>
          <w:sz w:val="18"/>
          <w:szCs w:val="18"/>
          <w:bdr w:val="none" w:sz="0" w:space="0" w:color="auto" w:frame="1"/>
        </w:rPr>
        <w:t>// Fuel pressure psi</w:t>
      </w:r>
      <w:r w:rsidRPr="003448D0">
        <w:rPr>
          <w:rFonts w:ascii="Consolas" w:hAnsi="Consolas"/>
          <w:color w:val="000000"/>
          <w:sz w:val="18"/>
          <w:szCs w:val="18"/>
          <w:bdr w:val="none" w:sz="0" w:space="0" w:color="auto" w:frame="1"/>
        </w:rPr>
        <w:t>  </w:t>
      </w:r>
    </w:p>
    <w:p w14:paraId="3F3919AD"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gt: [f32; 4], </w:t>
      </w:r>
      <w:r w:rsidRPr="003448D0">
        <w:rPr>
          <w:rFonts w:ascii="Consolas" w:hAnsi="Consolas"/>
          <w:color w:val="008200"/>
          <w:sz w:val="18"/>
          <w:szCs w:val="18"/>
          <w:bdr w:val="none" w:sz="0" w:space="0" w:color="auto" w:frame="1"/>
        </w:rPr>
        <w:t>// Exhuast gas temp deg F</w:t>
      </w:r>
      <w:r w:rsidRPr="003448D0">
        <w:rPr>
          <w:rFonts w:ascii="Consolas" w:hAnsi="Consolas"/>
          <w:color w:val="000000"/>
          <w:sz w:val="18"/>
          <w:szCs w:val="18"/>
          <w:bdr w:val="none" w:sz="0" w:space="0" w:color="auto" w:frame="1"/>
        </w:rPr>
        <w:t>  </w:t>
      </w:r>
    </w:p>
    <w:p w14:paraId="0C9ADE63"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ht: [f32; 4], </w:t>
      </w:r>
      <w:r w:rsidRPr="003448D0">
        <w:rPr>
          <w:rFonts w:ascii="Consolas" w:hAnsi="Consolas"/>
          <w:color w:val="008200"/>
          <w:sz w:val="18"/>
          <w:szCs w:val="18"/>
          <w:bdr w:val="none" w:sz="0" w:space="0" w:color="auto" w:frame="1"/>
        </w:rPr>
        <w:t>// Cylinder head temp deg F</w:t>
      </w:r>
      <w:r w:rsidRPr="003448D0">
        <w:rPr>
          <w:rFonts w:ascii="Consolas" w:hAnsi="Consolas"/>
          <w:color w:val="000000"/>
          <w:sz w:val="18"/>
          <w:szCs w:val="18"/>
          <w:bdr w:val="none" w:sz="0" w:space="0" w:color="auto" w:frame="1"/>
        </w:rPr>
        <w:t>  </w:t>
      </w:r>
    </w:p>
    <w:p w14:paraId="2C523BF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mp_osi: [f32; 4], </w:t>
      </w:r>
      <w:r w:rsidRPr="003448D0">
        <w:rPr>
          <w:rFonts w:ascii="Consolas" w:hAnsi="Consolas"/>
          <w:color w:val="008200"/>
          <w:sz w:val="18"/>
          <w:szCs w:val="18"/>
          <w:bdr w:val="none" w:sz="0" w:space="0" w:color="auto" w:frame="1"/>
        </w:rPr>
        <w:t>// Manifold pressure</w:t>
      </w:r>
      <w:r w:rsidRPr="003448D0">
        <w:rPr>
          <w:rFonts w:ascii="Consolas" w:hAnsi="Consolas"/>
          <w:color w:val="000000"/>
          <w:sz w:val="18"/>
          <w:szCs w:val="18"/>
          <w:bdr w:val="none" w:sz="0" w:space="0" w:color="auto" w:frame="1"/>
        </w:rPr>
        <w:t>  </w:t>
      </w:r>
    </w:p>
    <w:p w14:paraId="69D2DE1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tit: [f32; 4], </w:t>
      </w:r>
      <w:r w:rsidRPr="003448D0">
        <w:rPr>
          <w:rFonts w:ascii="Consolas" w:hAnsi="Consolas"/>
          <w:color w:val="008200"/>
          <w:sz w:val="18"/>
          <w:szCs w:val="18"/>
          <w:bdr w:val="none" w:sz="0" w:space="0" w:color="auto" w:frame="1"/>
        </w:rPr>
        <w:t>// Turbine Inlet Temperature</w:t>
      </w:r>
      <w:r w:rsidRPr="003448D0">
        <w:rPr>
          <w:rFonts w:ascii="Consolas" w:hAnsi="Consolas"/>
          <w:color w:val="000000"/>
          <w:sz w:val="18"/>
          <w:szCs w:val="18"/>
          <w:bdr w:val="none" w:sz="0" w:space="0" w:color="auto" w:frame="1"/>
        </w:rPr>
        <w:t>  </w:t>
      </w:r>
    </w:p>
    <w:p w14:paraId="59A04D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temp: [f32; 4], </w:t>
      </w:r>
      <w:r w:rsidRPr="003448D0">
        <w:rPr>
          <w:rFonts w:ascii="Consolas" w:hAnsi="Consolas"/>
          <w:color w:val="008200"/>
          <w:sz w:val="18"/>
          <w:szCs w:val="18"/>
          <w:bdr w:val="none" w:sz="0" w:space="0" w:color="auto" w:frame="1"/>
        </w:rPr>
        <w:t>// Oil temp deg F</w:t>
      </w:r>
      <w:r w:rsidRPr="003448D0">
        <w:rPr>
          <w:rFonts w:ascii="Consolas" w:hAnsi="Consolas"/>
          <w:color w:val="000000"/>
          <w:sz w:val="18"/>
          <w:szCs w:val="18"/>
          <w:bdr w:val="none" w:sz="0" w:space="0" w:color="auto" w:frame="1"/>
        </w:rPr>
        <w:t>  </w:t>
      </w:r>
    </w:p>
    <w:p w14:paraId="75C3C2AB"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oil_px: [f32; 4], </w:t>
      </w:r>
      <w:r w:rsidRPr="003448D0">
        <w:rPr>
          <w:rFonts w:ascii="Consolas" w:hAnsi="Consolas"/>
          <w:color w:val="008200"/>
          <w:sz w:val="18"/>
          <w:szCs w:val="18"/>
          <w:bdr w:val="none" w:sz="0" w:space="0" w:color="auto" w:frame="1"/>
        </w:rPr>
        <w:t>// Oil pressure psi</w:t>
      </w:r>
      <w:r w:rsidRPr="003448D0">
        <w:rPr>
          <w:rFonts w:ascii="Consolas" w:hAnsi="Consolas"/>
          <w:color w:val="000000"/>
          <w:sz w:val="18"/>
          <w:szCs w:val="18"/>
          <w:bdr w:val="none" w:sz="0" w:space="0" w:color="auto" w:frame="1"/>
        </w:rPr>
        <w:t>  </w:t>
      </w:r>
    </w:p>
    <w:p w14:paraId="720FFF92"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6ACC822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sumables</w:t>
      </w:r>
      <w:r w:rsidRPr="003448D0">
        <w:rPr>
          <w:rFonts w:ascii="Consolas" w:hAnsi="Consolas"/>
          <w:color w:val="000000"/>
          <w:sz w:val="18"/>
          <w:szCs w:val="18"/>
          <w:bdr w:val="none" w:sz="0" w:space="0" w:color="auto" w:frame="1"/>
        </w:rPr>
        <w:t>  </w:t>
      </w:r>
    </w:p>
    <w:p w14:paraId="42A993E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tanks: u32, </w:t>
      </w:r>
      <w:r w:rsidRPr="003448D0">
        <w:rPr>
          <w:rFonts w:ascii="Consolas" w:hAnsi="Consolas"/>
          <w:color w:val="008200"/>
          <w:sz w:val="18"/>
          <w:szCs w:val="18"/>
          <w:bdr w:val="none" w:sz="0" w:space="0" w:color="auto" w:frame="1"/>
        </w:rPr>
        <w:t>// Max number of fuel tanks</w:t>
      </w:r>
      <w:r w:rsidRPr="003448D0">
        <w:rPr>
          <w:rFonts w:ascii="Consolas" w:hAnsi="Consolas"/>
          <w:color w:val="000000"/>
          <w:sz w:val="18"/>
          <w:szCs w:val="18"/>
          <w:bdr w:val="none" w:sz="0" w:space="0" w:color="auto" w:frame="1"/>
        </w:rPr>
        <w:t>  </w:t>
      </w:r>
    </w:p>
    <w:p w14:paraId="7E9B728F"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fuel_quantity: [f32; 4],   </w:t>
      </w:r>
    </w:p>
    <w:p w14:paraId="2C86C4E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493C633A"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Gear status</w:t>
      </w:r>
      <w:r w:rsidRPr="003448D0">
        <w:rPr>
          <w:rFonts w:ascii="Consolas" w:hAnsi="Consolas"/>
          <w:color w:val="000000"/>
          <w:sz w:val="18"/>
          <w:szCs w:val="18"/>
          <w:bdr w:val="none" w:sz="0" w:space="0" w:color="auto" w:frame="1"/>
        </w:rPr>
        <w:t>  </w:t>
      </w:r>
    </w:p>
    <w:p w14:paraId="2CB78056"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um_wheels: u32,   </w:t>
      </w:r>
    </w:p>
    <w:p w14:paraId="16C33C0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ow: [f32; 3],   </w:t>
      </w:r>
    </w:p>
    <w:p w14:paraId="5AE2E21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pos: [f32; 3],  </w:t>
      </w:r>
    </w:p>
    <w:p w14:paraId="4D0938E4"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steer: [f32; 3],  </w:t>
      </w:r>
    </w:p>
    <w:p w14:paraId="75D8722B"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gear_compression: [f32; 3],  </w:t>
      </w:r>
    </w:p>
    <w:p w14:paraId="0BA0D8A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34A544D5"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Environment</w:t>
      </w:r>
      <w:r w:rsidRPr="003448D0">
        <w:rPr>
          <w:rFonts w:ascii="Consolas" w:hAnsi="Consolas"/>
          <w:color w:val="000000"/>
          <w:sz w:val="18"/>
          <w:szCs w:val="18"/>
          <w:bdr w:val="none" w:sz="0" w:space="0" w:color="auto" w:frame="1"/>
        </w:rPr>
        <w:t>  </w:t>
      </w:r>
    </w:p>
    <w:p w14:paraId="434E6D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cur_time: f32, </w:t>
      </w:r>
      <w:r w:rsidRPr="003448D0">
        <w:rPr>
          <w:rFonts w:ascii="Consolas" w:hAnsi="Consolas"/>
          <w:color w:val="008200"/>
          <w:sz w:val="18"/>
          <w:szCs w:val="18"/>
          <w:bdr w:val="none" w:sz="0" w:space="0" w:color="auto" w:frame="1"/>
        </w:rPr>
        <w:t>// current unix time</w:t>
      </w:r>
      <w:r w:rsidRPr="003448D0">
        <w:rPr>
          <w:rFonts w:ascii="Consolas" w:hAnsi="Consolas"/>
          <w:color w:val="000000"/>
          <w:sz w:val="18"/>
          <w:szCs w:val="18"/>
          <w:bdr w:val="none" w:sz="0" w:space="0" w:color="auto" w:frame="1"/>
        </w:rPr>
        <w:t>  </w:t>
      </w:r>
    </w:p>
    <w:p w14:paraId="32B8A019"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warp: f32, </w:t>
      </w:r>
      <w:r w:rsidRPr="003448D0">
        <w:rPr>
          <w:rFonts w:ascii="Consolas" w:hAnsi="Consolas"/>
          <w:color w:val="008200"/>
          <w:sz w:val="18"/>
          <w:szCs w:val="18"/>
          <w:bdr w:val="none" w:sz="0" w:space="0" w:color="auto" w:frame="1"/>
        </w:rPr>
        <w:t>// offset in seconds to unix time</w:t>
      </w:r>
      <w:r w:rsidRPr="003448D0">
        <w:rPr>
          <w:rFonts w:ascii="Consolas" w:hAnsi="Consolas"/>
          <w:color w:val="000000"/>
          <w:sz w:val="18"/>
          <w:szCs w:val="18"/>
          <w:bdr w:val="none" w:sz="0" w:space="0" w:color="auto" w:frame="1"/>
        </w:rPr>
        <w:t>  </w:t>
      </w:r>
    </w:p>
    <w:p w14:paraId="6FE2A5A9"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visibility: f32, </w:t>
      </w:r>
      <w:r w:rsidRPr="003448D0">
        <w:rPr>
          <w:rFonts w:ascii="Consolas" w:hAnsi="Consolas"/>
          <w:color w:val="008200"/>
          <w:sz w:val="18"/>
          <w:szCs w:val="18"/>
          <w:bdr w:val="none" w:sz="0" w:space="0" w:color="auto" w:frame="1"/>
        </w:rPr>
        <w:t>// visibility in meters (for env. effects)</w:t>
      </w:r>
      <w:r w:rsidRPr="003448D0">
        <w:rPr>
          <w:rFonts w:ascii="Consolas" w:hAnsi="Consolas"/>
          <w:color w:val="000000"/>
          <w:sz w:val="18"/>
          <w:szCs w:val="18"/>
          <w:bdr w:val="none" w:sz="0" w:space="0" w:color="auto" w:frame="1"/>
        </w:rPr>
        <w:t>  </w:t>
      </w:r>
    </w:p>
    <w:p w14:paraId="64FA48A4"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lastRenderedPageBreak/>
        <w:t>  </w:t>
      </w:r>
    </w:p>
    <w:p w14:paraId="70C1AC58"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r w:rsidRPr="003448D0">
        <w:rPr>
          <w:rFonts w:ascii="Consolas" w:hAnsi="Consolas"/>
          <w:color w:val="008200"/>
          <w:sz w:val="18"/>
          <w:szCs w:val="18"/>
          <w:bdr w:val="none" w:sz="0" w:space="0" w:color="auto" w:frame="1"/>
        </w:rPr>
        <w:t>// // Control surface positions (normalized values)</w:t>
      </w:r>
      <w:r w:rsidRPr="003448D0">
        <w:rPr>
          <w:rFonts w:ascii="Consolas" w:hAnsi="Consolas"/>
          <w:color w:val="000000"/>
          <w:sz w:val="18"/>
          <w:szCs w:val="18"/>
          <w:bdr w:val="none" w:sz="0" w:space="0" w:color="auto" w:frame="1"/>
        </w:rPr>
        <w:t>  </w:t>
      </w:r>
    </w:p>
    <w:p w14:paraId="50FD93F8"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 f32,  </w:t>
      </w:r>
    </w:p>
    <w:p w14:paraId="2B226F6E"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elevator_trim_tab: f32,   </w:t>
      </w:r>
    </w:p>
    <w:p w14:paraId="63199CBC"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flap: f32,  </w:t>
      </w:r>
    </w:p>
    <w:p w14:paraId="689EC6F7"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flap: f32,  </w:t>
      </w:r>
    </w:p>
    <w:p w14:paraId="2E43D66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left_aileron: f32,   </w:t>
      </w:r>
    </w:p>
    <w:p w14:paraId="7B863EF5"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ight_aileron: f32,   </w:t>
      </w:r>
    </w:p>
    <w:p w14:paraId="682A26A7"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rudder: f32,   </w:t>
      </w:r>
    </w:p>
    <w:p w14:paraId="3419B301"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nose_wheel: f32,  </w:t>
      </w:r>
    </w:p>
    <w:p w14:paraId="58F4FB23"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eedbrake: f32,  </w:t>
      </w:r>
    </w:p>
    <w:p w14:paraId="49535C62" w14:textId="77777777" w:rsidR="003448D0" w:rsidRPr="003448D0" w:rsidRDefault="003448D0" w:rsidP="003448D0">
      <w:pPr>
        <w:numPr>
          <w:ilvl w:val="0"/>
          <w:numId w:val="38"/>
        </w:numPr>
        <w:pBdr>
          <w:left w:val="single" w:sz="18" w:space="0" w:color="6CE26C"/>
        </w:pBdr>
        <w:shd w:val="clear" w:color="auto" w:fill="F8F8F8"/>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pub spoilers: f32,  </w:t>
      </w:r>
    </w:p>
    <w:p w14:paraId="1E0C004F" w14:textId="77777777" w:rsidR="003448D0" w:rsidRPr="003448D0" w:rsidRDefault="003448D0" w:rsidP="003448D0">
      <w:pPr>
        <w:numPr>
          <w:ilvl w:val="0"/>
          <w:numId w:val="38"/>
        </w:numPr>
        <w:pBdr>
          <w:left w:val="single" w:sz="18" w:space="0" w:color="6CE26C"/>
        </w:pBdr>
        <w:shd w:val="clear" w:color="auto" w:fill="FFFFFF"/>
        <w:spacing w:beforeAutospacing="1" w:afterAutospacing="1" w:line="210" w:lineRule="atLeast"/>
        <w:rPr>
          <w:rFonts w:ascii="Consolas" w:hAnsi="Consolas"/>
          <w:color w:val="5C5C5C"/>
          <w:sz w:val="18"/>
          <w:szCs w:val="18"/>
        </w:rPr>
      </w:pPr>
      <w:r w:rsidRPr="003448D0">
        <w:rPr>
          <w:rFonts w:ascii="Consolas" w:hAnsi="Consolas"/>
          <w:color w:val="000000"/>
          <w:sz w:val="18"/>
          <w:szCs w:val="18"/>
          <w:bdr w:val="none" w:sz="0" w:space="0" w:color="auto" w:frame="1"/>
        </w:rPr>
        <w:t>}  </w:t>
      </w:r>
    </w:p>
    <w:p w14:paraId="73BD33F3" w14:textId="3CC0E67E" w:rsidR="003448D0" w:rsidRDefault="003448D0" w:rsidP="000A7840"/>
    <w:p w14:paraId="4F5743FE" w14:textId="594E0B70" w:rsidR="003448D0" w:rsidRDefault="003448D0" w:rsidP="000A7840"/>
    <w:p w14:paraId="2219B54F" w14:textId="03FAB760" w:rsidR="003448D0" w:rsidRDefault="003448D0" w:rsidP="000A7840"/>
    <w:p w14:paraId="44598344" w14:textId="77777777" w:rsidR="003448D0" w:rsidRDefault="003448D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194B8C18" w14:textId="0189EB9D"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5" w:name="_Toc62474369"/>
      <w:r w:rsidRPr="00B16165">
        <w:rPr>
          <w:sz w:val="29"/>
          <w:szCs w:val="29"/>
        </w:rPr>
        <w:t>Appendix B: Flight Simulator Keyboard Controls</w:t>
      </w:r>
      <w:bookmarkEnd w:id="255"/>
    </w:p>
    <w:tbl>
      <w:tblPr>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lastRenderedPageBreak/>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6" w:name="_Toc6242627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6"/>
    </w:p>
    <w:p w14:paraId="06A0FE12" w14:textId="77777777" w:rsidR="008A3977" w:rsidRPr="008A3977" w:rsidRDefault="008A3977" w:rsidP="008A3977"/>
    <w:tbl>
      <w:tblPr>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7" w:name="_Toc6242627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7"/>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8" w:name="_Toc62474370"/>
      <w:r>
        <w:rPr>
          <w:sz w:val="29"/>
          <w:szCs w:val="29"/>
        </w:rPr>
        <w:t xml:space="preserve">Appendix C: </w:t>
      </w:r>
      <w:r w:rsidR="000357C7">
        <w:rPr>
          <w:sz w:val="29"/>
          <w:szCs w:val="29"/>
        </w:rPr>
        <w:t>Palmer</w:t>
      </w:r>
      <w:r w:rsidR="00EA49F9">
        <w:rPr>
          <w:sz w:val="29"/>
          <w:szCs w:val="29"/>
        </w:rPr>
        <w:t xml:space="preserve">-based </w:t>
      </w:r>
      <w:r>
        <w:rPr>
          <w:sz w:val="29"/>
          <w:szCs w:val="29"/>
        </w:rPr>
        <w:t>Flight Simulator Code</w:t>
      </w:r>
      <w:bookmarkEnd w:id="258"/>
    </w:p>
    <w:p w14:paraId="1282DD39" w14:textId="0EF27DA3" w:rsidR="0010661A" w:rsidRDefault="0010661A" w:rsidP="0010661A">
      <w:pPr>
        <w:pStyle w:val="Heading2"/>
        <w:numPr>
          <w:ilvl w:val="1"/>
          <w:numId w:val="35"/>
        </w:numPr>
        <w:spacing w:before="100" w:beforeAutospacing="1" w:after="100" w:afterAutospacing="1"/>
      </w:pPr>
      <w:bookmarkStart w:id="259" w:name="_Toc62474371"/>
      <w:r>
        <w:t>Components</w:t>
      </w:r>
      <w:bookmarkEnd w:id="259"/>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CFF4BA3" w14:textId="5CB59833" w:rsidR="009C5A5B" w:rsidRDefault="009C5A5B" w:rsidP="007C4901">
      <w:pPr>
        <w:shd w:val="clear" w:color="auto" w:fill="FFFFFF"/>
        <w:spacing w:line="285" w:lineRule="atLeast"/>
        <w:rPr>
          <w:rFonts w:ascii="Consolas" w:hAnsi="Consolas"/>
          <w:color w:val="000000"/>
          <w:sz w:val="21"/>
          <w:szCs w:val="21"/>
        </w:rPr>
      </w:pPr>
    </w:p>
    <w:p w14:paraId="3D9CCE0B" w14:textId="4C59CA25" w:rsidR="00E46C16" w:rsidRDefault="00E46C16" w:rsidP="007C4901">
      <w:pPr>
        <w:shd w:val="clear" w:color="auto" w:fill="FFFFFF"/>
        <w:spacing w:line="285" w:lineRule="atLeast"/>
        <w:rPr>
          <w:rFonts w:ascii="Consolas" w:hAnsi="Consolas"/>
          <w:color w:val="000000"/>
          <w:sz w:val="21"/>
          <w:szCs w:val="21"/>
        </w:rPr>
      </w:pPr>
    </w:p>
    <w:p w14:paraId="2BACBBAB" w14:textId="598EBF1E" w:rsidR="00E46C16" w:rsidRDefault="00E46C16" w:rsidP="007C4901">
      <w:pPr>
        <w:shd w:val="clear" w:color="auto" w:fill="FFFFFF"/>
        <w:spacing w:line="285" w:lineRule="atLeast"/>
        <w:rPr>
          <w:rFonts w:ascii="Consolas" w:hAnsi="Consolas"/>
          <w:color w:val="000000"/>
          <w:sz w:val="21"/>
          <w:szCs w:val="21"/>
        </w:rPr>
      </w:pPr>
    </w:p>
    <w:p w14:paraId="5446C148" w14:textId="653B20D2" w:rsidR="00E46C16" w:rsidRDefault="00E46C16" w:rsidP="007C4901">
      <w:pPr>
        <w:shd w:val="clear" w:color="auto" w:fill="FFFFFF"/>
        <w:spacing w:line="285" w:lineRule="atLeast"/>
        <w:rPr>
          <w:rFonts w:ascii="Consolas" w:hAnsi="Consolas"/>
          <w:color w:val="000000"/>
          <w:sz w:val="21"/>
          <w:szCs w:val="21"/>
        </w:rPr>
      </w:pPr>
    </w:p>
    <w:p w14:paraId="286706F6" w14:textId="77777777" w:rsidR="00E46C16" w:rsidRDefault="00E46C16"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w:t>
      </w:r>
      <w:r>
        <w:rPr>
          <w:rFonts w:ascii="Courier New" w:hAnsi="Courier New" w:cs="Courier New"/>
        </w:rPr>
        <w:t>components/component_packet</w:t>
      </w:r>
      <w:r w:rsidRPr="00371158">
        <w:rPr>
          <w:rFonts w:ascii="Courier New" w:hAnsi="Courier New" w:cs="Courier New"/>
        </w:rPr>
        <w:t>.rs</w:t>
      </w:r>
    </w:p>
    <w:p w14:paraId="2476021C" w14:textId="3F47A8F7" w:rsidR="00944D2A" w:rsidRDefault="009F7334" w:rsidP="00E46C16">
      <w:pPr>
        <w:shd w:val="clear" w:color="auto" w:fill="FFFFFF"/>
        <w:spacing w:line="285" w:lineRule="atLeast"/>
      </w:pPr>
      <w:r>
        <w:rPr>
          <w:rFonts w:ascii="Consolas" w:hAnsi="Consolas"/>
          <w:color w:val="008000"/>
          <w:sz w:val="21"/>
          <w:szCs w:val="21"/>
        </w:rPr>
        <w:br/>
      </w:r>
    </w:p>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60" w:name="_Toc62474372"/>
      <w:r>
        <w:t>Systems</w:t>
      </w:r>
      <w:bookmarkEnd w:id="260"/>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61" w:name="_Toc62474373"/>
      <w:r>
        <w:t>Resources</w:t>
      </w:r>
      <w:bookmarkEnd w:id="261"/>
    </w:p>
    <w:p w14:paraId="1B3BC028" w14:textId="6F33CCA7" w:rsidR="007453A9" w:rsidRPr="00E46C16"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62" w:name="_Toc62474374"/>
      <w:r>
        <w:t>Examples</w:t>
      </w:r>
      <w:bookmarkEnd w:id="262"/>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0EC80FF5" w14:textId="4C35591F" w:rsidR="00EC4969" w:rsidRDefault="00EC4969" w:rsidP="00EC4969"/>
    <w:p w14:paraId="35A8D4ED" w14:textId="73064A17" w:rsidR="00E46C16" w:rsidRDefault="00E46C16" w:rsidP="00EC4969"/>
    <w:p w14:paraId="53554E30" w14:textId="004C06A7" w:rsidR="00E46C16" w:rsidRDefault="00E46C16" w:rsidP="00EC4969"/>
    <w:p w14:paraId="7FA7F793" w14:textId="77777777" w:rsidR="00E46C16" w:rsidRPr="00EC4969" w:rsidRDefault="00E46C16"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63" w:name="_Toc62474375"/>
      <w:r>
        <w:t>Integration Test</w:t>
      </w:r>
      <w:bookmarkEnd w:id="263"/>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64" w:name="_Toc62474376"/>
      <w:r>
        <w:rPr>
          <w:sz w:val="29"/>
          <w:szCs w:val="29"/>
        </w:rPr>
        <w:t>Appendix D: Bourg-ba</w:t>
      </w:r>
      <w:r w:rsidR="005F3DD6">
        <w:rPr>
          <w:sz w:val="29"/>
          <w:szCs w:val="29"/>
        </w:rPr>
        <w:t>sed</w:t>
      </w:r>
      <w:r w:rsidR="000357C7">
        <w:rPr>
          <w:sz w:val="29"/>
          <w:szCs w:val="29"/>
        </w:rPr>
        <w:t xml:space="preserve"> Flight Simulator Code</w:t>
      </w:r>
      <w:bookmarkEnd w:id="264"/>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5" w:name="_Toc62140005"/>
      <w:bookmarkStart w:id="266" w:name="_Toc62474377"/>
      <w:bookmarkEnd w:id="265"/>
      <w:bookmarkEnd w:id="266"/>
    </w:p>
    <w:p w14:paraId="31015C87" w14:textId="190343BE" w:rsidR="000357C7" w:rsidRDefault="0076469C" w:rsidP="0076469C">
      <w:pPr>
        <w:pStyle w:val="Heading2"/>
        <w:numPr>
          <w:ilvl w:val="1"/>
          <w:numId w:val="35"/>
        </w:numPr>
      </w:pPr>
      <w:bookmarkStart w:id="267" w:name="_Toc62474378"/>
      <w:r>
        <w:t>Common Modules</w:t>
      </w:r>
      <w:bookmarkEnd w:id="267"/>
    </w:p>
    <w:p w14:paraId="7E5C6046" w14:textId="6C23D390" w:rsidR="0076469C" w:rsidRDefault="0076469C" w:rsidP="0076469C">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lastRenderedPageBreak/>
        <w:t>Src/bourg_fdm/common/matrix.rs</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8" w:name="_Toc62474379"/>
      <w:r>
        <w:t>Components</w:t>
      </w:r>
      <w:bookmarkEnd w:id="268"/>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9" w:name="_Toc62474380"/>
      <w:r>
        <w:t>Systems</w:t>
      </w:r>
      <w:bookmarkEnd w:id="269"/>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4A57E038" w:rsidR="00AC2568" w:rsidRPr="00E46C16"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28419F62" w14:textId="6E4C8619" w:rsidR="00E46C16" w:rsidRDefault="00E46C16" w:rsidP="00E46C16">
      <w:pPr>
        <w:spacing w:before="100" w:beforeAutospacing="1" w:after="100" w:afterAutospacing="1"/>
      </w:pPr>
    </w:p>
    <w:p w14:paraId="08C15A68" w14:textId="5C7FED6A" w:rsidR="00E46C16" w:rsidRDefault="00E46C16" w:rsidP="00E46C16">
      <w:pPr>
        <w:spacing w:before="100" w:beforeAutospacing="1" w:after="100" w:afterAutospacing="1"/>
      </w:pPr>
    </w:p>
    <w:p w14:paraId="32C3F3C5" w14:textId="01155941" w:rsidR="00E46C16" w:rsidRDefault="00E46C16" w:rsidP="00E46C16">
      <w:pPr>
        <w:spacing w:before="100" w:beforeAutospacing="1" w:after="100" w:afterAutospacing="1"/>
      </w:pPr>
    </w:p>
    <w:p w14:paraId="2B0DCC3C" w14:textId="332C6B5B" w:rsidR="00E46C16" w:rsidRDefault="00E46C16" w:rsidP="00E46C16">
      <w:pPr>
        <w:spacing w:before="100" w:beforeAutospacing="1" w:after="100" w:afterAutospacing="1"/>
      </w:pPr>
    </w:p>
    <w:p w14:paraId="4A1F4665" w14:textId="4FDE495E" w:rsidR="00E46C16" w:rsidRDefault="00E46C16" w:rsidP="00E46C16">
      <w:pPr>
        <w:spacing w:before="100" w:beforeAutospacing="1" w:after="100" w:afterAutospacing="1"/>
      </w:pPr>
    </w:p>
    <w:p w14:paraId="1DB16D59" w14:textId="77857BA0" w:rsidR="00E46C16" w:rsidRDefault="00E46C16" w:rsidP="00E46C16">
      <w:pPr>
        <w:spacing w:before="100" w:beforeAutospacing="1" w:after="100" w:afterAutospacing="1"/>
      </w:pPr>
    </w:p>
    <w:p w14:paraId="56E492FF" w14:textId="5BF77702" w:rsidR="00E46C16" w:rsidRDefault="00E46C16" w:rsidP="00E46C16">
      <w:pPr>
        <w:spacing w:before="100" w:beforeAutospacing="1" w:after="100" w:afterAutospacing="1"/>
      </w:pPr>
    </w:p>
    <w:p w14:paraId="3F9D641D" w14:textId="232FA158" w:rsidR="00E46C16" w:rsidRDefault="00E46C16" w:rsidP="00E46C16">
      <w:pPr>
        <w:spacing w:before="100" w:beforeAutospacing="1" w:after="100" w:afterAutospacing="1"/>
      </w:pPr>
    </w:p>
    <w:p w14:paraId="754D7679" w14:textId="77777777" w:rsidR="00E46C16" w:rsidRPr="00DF5C9E" w:rsidRDefault="00E46C16" w:rsidP="00E46C16">
      <w:pPr>
        <w:spacing w:before="100" w:beforeAutospacing="1" w:after="100" w:afterAutospacing="1"/>
      </w:pPr>
    </w:p>
    <w:p w14:paraId="21F65B9A" w14:textId="2BC29626" w:rsidR="00944D2A" w:rsidRDefault="00E556A0" w:rsidP="00E556A0">
      <w:pPr>
        <w:pStyle w:val="Heading2"/>
        <w:numPr>
          <w:ilvl w:val="1"/>
          <w:numId w:val="35"/>
        </w:numPr>
      </w:pPr>
      <w:bookmarkStart w:id="270" w:name="_Toc62474381"/>
      <w:r>
        <w:t>Resources</w:t>
      </w:r>
      <w:bookmarkEnd w:id="270"/>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71" w:name="_Toc62474382"/>
      <w:r>
        <w:lastRenderedPageBreak/>
        <w:t>Examples</w:t>
      </w:r>
      <w:bookmarkEnd w:id="271"/>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40F930B4" w14:textId="77777777" w:rsidR="00E46C16" w:rsidRDefault="00E46C16" w:rsidP="007E4CFC">
      <w:pPr>
        <w:shd w:val="clear" w:color="auto" w:fill="FFFFFF"/>
        <w:spacing w:after="240" w:line="285" w:lineRule="atLeast"/>
        <w:rPr>
          <w:rFonts w:ascii="Consolas" w:hAnsi="Consolas"/>
          <w:color w:val="000000"/>
          <w:sz w:val="21"/>
          <w:szCs w:val="21"/>
        </w:rPr>
      </w:pPr>
    </w:p>
    <w:p w14:paraId="1C2125F6" w14:textId="77777777" w:rsidR="00E46C16" w:rsidRDefault="00E46C16" w:rsidP="007E4CFC">
      <w:pPr>
        <w:shd w:val="clear" w:color="auto" w:fill="FFFFFF"/>
        <w:spacing w:after="240" w:line="285" w:lineRule="atLeast"/>
        <w:rPr>
          <w:rFonts w:ascii="Consolas" w:hAnsi="Consolas"/>
          <w:color w:val="000000"/>
          <w:sz w:val="21"/>
          <w:szCs w:val="21"/>
        </w:rPr>
      </w:pPr>
    </w:p>
    <w:p w14:paraId="590360EE" w14:textId="77777777" w:rsidR="00E46C16" w:rsidRDefault="00E46C16" w:rsidP="007E4CFC">
      <w:pPr>
        <w:shd w:val="clear" w:color="auto" w:fill="FFFFFF"/>
        <w:spacing w:after="240" w:line="285" w:lineRule="atLeast"/>
        <w:rPr>
          <w:rFonts w:ascii="Consolas" w:hAnsi="Consolas"/>
          <w:color w:val="000000"/>
          <w:sz w:val="21"/>
          <w:szCs w:val="21"/>
        </w:rPr>
      </w:pPr>
    </w:p>
    <w:p w14:paraId="512398AA" w14:textId="77777777" w:rsidR="00E46C16" w:rsidRDefault="00E46C16" w:rsidP="007E4CFC">
      <w:pPr>
        <w:shd w:val="clear" w:color="auto" w:fill="FFFFFF"/>
        <w:spacing w:after="240" w:line="285" w:lineRule="atLeast"/>
        <w:rPr>
          <w:rFonts w:ascii="Consolas" w:hAnsi="Consolas"/>
          <w:color w:val="000000"/>
          <w:sz w:val="21"/>
          <w:szCs w:val="21"/>
        </w:rPr>
      </w:pPr>
    </w:p>
    <w:p w14:paraId="22250C7E" w14:textId="0AED6AB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72" w:name="_Toc62474383"/>
      <w:r>
        <w:t>Integration Test</w:t>
      </w:r>
      <w:bookmarkEnd w:id="272"/>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425D32A" w14:textId="7739D869"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73" w:name="_Toc62474384"/>
      <w:r>
        <w:rPr>
          <w:sz w:val="29"/>
          <w:szCs w:val="29"/>
        </w:rPr>
        <w:t>Bibliography</w:t>
      </w:r>
      <w:bookmarkEnd w:id="273"/>
    </w:p>
    <w:p w14:paraId="4FC7EB25" w14:textId="24D99CDD" w:rsidR="00EB651A" w:rsidRPr="00EB651A" w:rsidRDefault="00472C76" w:rsidP="00EB651A">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EB651A" w:rsidRPr="00EB651A">
        <w:rPr>
          <w:noProof/>
          <w:szCs w:val="24"/>
        </w:rPr>
        <w:t>[1]</w:t>
      </w:r>
      <w:r w:rsidR="00EB651A" w:rsidRPr="00EB651A">
        <w:rPr>
          <w:noProof/>
          <w:szCs w:val="24"/>
        </w:rPr>
        <w:tab/>
        <w:t>slide-rs hackers, “Specs.” https://crates.io/crates/specs.</w:t>
      </w:r>
    </w:p>
    <w:p w14:paraId="4394B78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w:t>
      </w:r>
      <w:r w:rsidRPr="00EB651A">
        <w:rPr>
          <w:noProof/>
          <w:szCs w:val="24"/>
        </w:rPr>
        <w:tab/>
        <w:t xml:space="preserve">G. Palmer, </w:t>
      </w:r>
      <w:r w:rsidRPr="00EB651A">
        <w:rPr>
          <w:i/>
          <w:iCs/>
          <w:noProof/>
          <w:szCs w:val="24"/>
        </w:rPr>
        <w:t>Physics for game programmers</w:t>
      </w:r>
      <w:r w:rsidRPr="00EB651A">
        <w:rPr>
          <w:noProof/>
          <w:szCs w:val="24"/>
        </w:rPr>
        <w:t>. Apress, 2005.</w:t>
      </w:r>
    </w:p>
    <w:p w14:paraId="3B5225D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w:t>
      </w:r>
      <w:r w:rsidRPr="00EB651A">
        <w:rPr>
          <w:noProof/>
          <w:szCs w:val="24"/>
        </w:rPr>
        <w:tab/>
        <w:t xml:space="preserve">D. M. Bourg and B. Bywalec, </w:t>
      </w:r>
      <w:r w:rsidRPr="00EB651A">
        <w:rPr>
          <w:i/>
          <w:iCs/>
          <w:noProof/>
          <w:szCs w:val="24"/>
        </w:rPr>
        <w:t>Physics for Game Developers, Second Edition</w:t>
      </w:r>
      <w:r w:rsidRPr="00EB651A">
        <w:rPr>
          <w:noProof/>
          <w:szCs w:val="24"/>
        </w:rPr>
        <w:t>. O’Reilly Media, 2013.</w:t>
      </w:r>
    </w:p>
    <w:p w14:paraId="59817FF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w:t>
      </w:r>
      <w:r w:rsidRPr="00EB651A">
        <w:rPr>
          <w:noProof/>
          <w:szCs w:val="24"/>
        </w:rPr>
        <w:tab/>
        <w:t>“FlightGear Flight Simulator.” https://www.flightgear.org/.</w:t>
      </w:r>
    </w:p>
    <w:p w14:paraId="58180E8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5]</w:t>
      </w:r>
      <w:r w:rsidRPr="00EB651A">
        <w:rPr>
          <w:noProof/>
          <w:szCs w:val="24"/>
        </w:rPr>
        <w:tab/>
        <w:t xml:space="preserve">R. R. Hill and J. O. Miller, “A History Of United States Military Simulation,” </w:t>
      </w:r>
      <w:r w:rsidRPr="00EB651A">
        <w:rPr>
          <w:i/>
          <w:iCs/>
          <w:noProof/>
          <w:szCs w:val="24"/>
        </w:rPr>
        <w:t>2017 Winter Simul. Conf.</w:t>
      </w:r>
      <w:r w:rsidRPr="00EB651A">
        <w:rPr>
          <w:noProof/>
          <w:szCs w:val="24"/>
        </w:rPr>
        <w:t>, 2017.</w:t>
      </w:r>
    </w:p>
    <w:p w14:paraId="2DF280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6]</w:t>
      </w:r>
      <w:r w:rsidRPr="00EB651A">
        <w:rPr>
          <w:noProof/>
          <w:szCs w:val="24"/>
        </w:rPr>
        <w:tab/>
        <w:t>J. A. Vagedes, “A Study of Execution Performance for Rust-Based Object vs Data Oriented Architectures,” Air Force Institute of Technology, 2020.</w:t>
      </w:r>
    </w:p>
    <w:p w14:paraId="4B421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7]</w:t>
      </w:r>
      <w:r w:rsidRPr="00EB651A">
        <w:rPr>
          <w:noProof/>
          <w:szCs w:val="24"/>
        </w:rPr>
        <w:tab/>
        <w:t>“Create a world with more play,” 2020. https://unity.com/solutions/game.</w:t>
      </w:r>
    </w:p>
    <w:p w14:paraId="4275190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8]</w:t>
      </w:r>
      <w:r w:rsidRPr="00EB651A">
        <w:rPr>
          <w:noProof/>
          <w:szCs w:val="24"/>
        </w:rPr>
        <w:tab/>
        <w:t>“Unity helps bring the masses together in Mediatonic’s absurd multiplayer,” 2020. https://unity.com/case-study/mediatonic-fall-guys.</w:t>
      </w:r>
    </w:p>
    <w:p w14:paraId="214DAA6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9]</w:t>
      </w:r>
      <w:r w:rsidRPr="00EB651A">
        <w:rPr>
          <w:noProof/>
          <w:szCs w:val="24"/>
        </w:rPr>
        <w:tab/>
        <w:t xml:space="preserve">“Flight Dynamics Model,” </w:t>
      </w:r>
      <w:r w:rsidRPr="00EB651A">
        <w:rPr>
          <w:i/>
          <w:iCs/>
          <w:noProof/>
          <w:szCs w:val="24"/>
        </w:rPr>
        <w:t>FlightGear Wiki</w:t>
      </w:r>
      <w:r w:rsidRPr="00EB651A">
        <w:rPr>
          <w:noProof/>
          <w:szCs w:val="24"/>
        </w:rPr>
        <w:t>. http://wiki.flightgear.org/Flight_Dynamics_Model.</w:t>
      </w:r>
    </w:p>
    <w:p w14:paraId="3B8E5C1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0]</w:t>
      </w:r>
      <w:r w:rsidRPr="00EB651A">
        <w:rPr>
          <w:noProof/>
          <w:szCs w:val="24"/>
        </w:rPr>
        <w:tab/>
        <w:t xml:space="preserve">“Degrees of freedom (mechanics),” </w:t>
      </w:r>
      <w:r w:rsidRPr="00EB651A">
        <w:rPr>
          <w:i/>
          <w:iCs/>
          <w:noProof/>
          <w:szCs w:val="24"/>
        </w:rPr>
        <w:t>Wikipedia</w:t>
      </w:r>
      <w:r w:rsidRPr="00EB651A">
        <w:rPr>
          <w:noProof/>
          <w:szCs w:val="24"/>
        </w:rPr>
        <w:t>, 2020. https://en.wikipedia.org/wiki/Degrees_of_freedom_(mechanics).</w:t>
      </w:r>
    </w:p>
    <w:p w14:paraId="5F6F230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1]</w:t>
      </w:r>
      <w:r w:rsidRPr="00EB651A">
        <w:rPr>
          <w:noProof/>
          <w:szCs w:val="24"/>
        </w:rPr>
        <w:tab/>
        <w:t xml:space="preserve">M. T.S., </w:t>
      </w:r>
      <w:r w:rsidRPr="00EB651A">
        <w:rPr>
          <w:i/>
          <w:iCs/>
          <w:noProof/>
          <w:szCs w:val="24"/>
        </w:rPr>
        <w:t>Rust In Action</w:t>
      </w:r>
      <w:r w:rsidRPr="00EB651A">
        <w:rPr>
          <w:noProof/>
          <w:szCs w:val="24"/>
        </w:rPr>
        <w:t>, Manning Ea. Manning Publications, 2019.</w:t>
      </w:r>
    </w:p>
    <w:p w14:paraId="459F095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2]</w:t>
      </w:r>
      <w:r w:rsidRPr="00EB651A">
        <w:rPr>
          <w:noProof/>
          <w:szCs w:val="24"/>
        </w:rPr>
        <w:tab/>
        <w:t xml:space="preserve">W. Durham, </w:t>
      </w:r>
      <w:r w:rsidRPr="00EB651A">
        <w:rPr>
          <w:i/>
          <w:iCs/>
          <w:noProof/>
          <w:szCs w:val="24"/>
        </w:rPr>
        <w:t>Aircraft Flight Dynamics and Control</w:t>
      </w:r>
      <w:r w:rsidRPr="00EB651A">
        <w:rPr>
          <w:noProof/>
          <w:szCs w:val="24"/>
        </w:rPr>
        <w:t>. Wiley, 2013.</w:t>
      </w:r>
    </w:p>
    <w:p w14:paraId="013589D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3]</w:t>
      </w:r>
      <w:r w:rsidRPr="00EB651A">
        <w:rPr>
          <w:noProof/>
          <w:szCs w:val="24"/>
        </w:rPr>
        <w:tab/>
        <w:t xml:space="preserve">“Flight dynamics (fixed-wing aircraft),” </w:t>
      </w:r>
      <w:r w:rsidRPr="00EB651A">
        <w:rPr>
          <w:i/>
          <w:iCs/>
          <w:noProof/>
          <w:szCs w:val="24"/>
        </w:rPr>
        <w:t>Wikipedia</w:t>
      </w:r>
      <w:r w:rsidRPr="00EB651A">
        <w:rPr>
          <w:noProof/>
          <w:szCs w:val="24"/>
        </w:rPr>
        <w:t>, 2020. https://en.wikipedia.org/wiki/Flight_dynamics_(fixed-wing_aircraft).</w:t>
      </w:r>
    </w:p>
    <w:p w14:paraId="7DF520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4]</w:t>
      </w:r>
      <w:r w:rsidRPr="00EB651A">
        <w:rPr>
          <w:noProof/>
          <w:szCs w:val="24"/>
        </w:rPr>
        <w:tab/>
        <w:t xml:space="preserve">“Airfoil,” </w:t>
      </w:r>
      <w:r w:rsidRPr="00EB651A">
        <w:rPr>
          <w:i/>
          <w:iCs/>
          <w:noProof/>
          <w:szCs w:val="24"/>
        </w:rPr>
        <w:t>Wikipedia</w:t>
      </w:r>
      <w:r w:rsidRPr="00EB651A">
        <w:rPr>
          <w:noProof/>
          <w:szCs w:val="24"/>
        </w:rPr>
        <w:t>, 2020. https://en.wikipedia.org/wiki/Airfoil.</w:t>
      </w:r>
    </w:p>
    <w:p w14:paraId="3FFACDD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5]</w:t>
      </w:r>
      <w:r w:rsidRPr="00EB651A">
        <w:rPr>
          <w:noProof/>
          <w:szCs w:val="24"/>
        </w:rPr>
        <w:tab/>
        <w:t xml:space="preserve">“Flight control surfaces,” </w:t>
      </w:r>
      <w:r w:rsidRPr="00EB651A">
        <w:rPr>
          <w:i/>
          <w:iCs/>
          <w:noProof/>
          <w:szCs w:val="24"/>
        </w:rPr>
        <w:t>Wikipedia</w:t>
      </w:r>
      <w:r w:rsidRPr="00EB651A">
        <w:rPr>
          <w:noProof/>
          <w:szCs w:val="24"/>
        </w:rPr>
        <w:t>, 2020. https://en.wikipedia.org/wiki/Flight_control_surfaces.</w:t>
      </w:r>
    </w:p>
    <w:p w14:paraId="13B7E41D"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6]</w:t>
      </w:r>
      <w:r w:rsidRPr="00EB651A">
        <w:rPr>
          <w:noProof/>
          <w:szCs w:val="24"/>
        </w:rPr>
        <w:tab/>
        <w:t xml:space="preserve">“Local tangent plane coordinates,” </w:t>
      </w:r>
      <w:r w:rsidRPr="00EB651A">
        <w:rPr>
          <w:i/>
          <w:iCs/>
          <w:noProof/>
          <w:szCs w:val="24"/>
        </w:rPr>
        <w:t>Wikipedia</w:t>
      </w:r>
      <w:r w:rsidRPr="00EB651A">
        <w:rPr>
          <w:noProof/>
          <w:szCs w:val="24"/>
        </w:rPr>
        <w:t>. https://en.wikipedia.org/wiki/Local_tangent_plane_coordinates.</w:t>
      </w:r>
    </w:p>
    <w:p w14:paraId="10B6DDB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7]</w:t>
      </w:r>
      <w:r w:rsidRPr="00EB651A">
        <w:rPr>
          <w:noProof/>
          <w:szCs w:val="24"/>
        </w:rPr>
        <w:tab/>
        <w:t xml:space="preserve">“Moment of inertia,” </w:t>
      </w:r>
      <w:r w:rsidRPr="00EB651A">
        <w:rPr>
          <w:i/>
          <w:iCs/>
          <w:noProof/>
          <w:szCs w:val="24"/>
        </w:rPr>
        <w:t>Wikipedia</w:t>
      </w:r>
      <w:r w:rsidRPr="00EB651A">
        <w:rPr>
          <w:noProof/>
          <w:szCs w:val="24"/>
        </w:rPr>
        <w:t>, 2020. https://en.wikipedia.org/wiki/Moment_of_inertia.</w:t>
      </w:r>
    </w:p>
    <w:p w14:paraId="526388C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8]</w:t>
      </w:r>
      <w:r w:rsidRPr="00EB651A">
        <w:rPr>
          <w:noProof/>
          <w:szCs w:val="24"/>
        </w:rPr>
        <w:tab/>
        <w:t>G. Fiedler, “Integration Basics,” 2014. https://gafferongames.com/post/integration_basics/.</w:t>
      </w:r>
    </w:p>
    <w:p w14:paraId="4F82D39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19]</w:t>
      </w:r>
      <w:r w:rsidRPr="00EB651A">
        <w:rPr>
          <w:noProof/>
          <w:szCs w:val="24"/>
        </w:rPr>
        <w:tab/>
        <w:t>G. Fiedler, “Fix Your Timestep!,” 2014. https://gafferongames.com/post/fix_your_timestep/.</w:t>
      </w:r>
    </w:p>
    <w:p w14:paraId="68FD3D5F"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0]</w:t>
      </w:r>
      <w:r w:rsidRPr="00EB651A">
        <w:rPr>
          <w:noProof/>
          <w:szCs w:val="24"/>
        </w:rPr>
        <w:tab/>
        <w:t xml:space="preserve">R. Nystrom, “Game Programming Patterns,” 2014. </w:t>
      </w:r>
      <w:r w:rsidRPr="00EB651A">
        <w:rPr>
          <w:noProof/>
          <w:szCs w:val="24"/>
        </w:rPr>
        <w:lastRenderedPageBreak/>
        <w:t>https://gameprogrammingpatterns.com/game-loop.html.</w:t>
      </w:r>
    </w:p>
    <w:p w14:paraId="562851B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1]</w:t>
      </w:r>
      <w:r w:rsidRPr="00EB651A">
        <w:rPr>
          <w:noProof/>
          <w:szCs w:val="24"/>
        </w:rPr>
        <w:tab/>
        <w:t xml:space="preserve">A. Rhemann, “A Handbook of Flight Simulation Fidelity Requirements for Human Factors Research,” </w:t>
      </w:r>
      <w:r w:rsidRPr="00EB651A">
        <w:rPr>
          <w:i/>
          <w:iCs/>
          <w:noProof/>
          <w:szCs w:val="24"/>
        </w:rPr>
        <w:t>Natl. Tech. Inf. Serv.</w:t>
      </w:r>
      <w:r w:rsidRPr="00EB651A">
        <w:rPr>
          <w:noProof/>
          <w:szCs w:val="24"/>
        </w:rPr>
        <w:t>, 1995.</w:t>
      </w:r>
    </w:p>
    <w:p w14:paraId="63D371A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2]</w:t>
      </w:r>
      <w:r w:rsidRPr="00EB651A">
        <w:rPr>
          <w:noProof/>
          <w:szCs w:val="24"/>
        </w:rPr>
        <w:tab/>
        <w:t xml:space="preserve">G. Dussart, V. Portapas, A. Pontillo, and M. Lone, “Flight Dynamic Modelling and Simulation of Large Flexible Aircraft,” </w:t>
      </w:r>
      <w:r w:rsidRPr="00EB651A">
        <w:rPr>
          <w:i/>
          <w:iCs/>
          <w:noProof/>
          <w:szCs w:val="24"/>
        </w:rPr>
        <w:t>Flight Phys. - Model. Tech. Technol.</w:t>
      </w:r>
      <w:r w:rsidRPr="00EB651A">
        <w:rPr>
          <w:noProof/>
          <w:szCs w:val="24"/>
        </w:rPr>
        <w:t>, 2018, doi: 10.5772/intechopen.71050.</w:t>
      </w:r>
    </w:p>
    <w:p w14:paraId="41BD13C0"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3]</w:t>
      </w:r>
      <w:r w:rsidRPr="00EB651A">
        <w:rPr>
          <w:noProof/>
          <w:szCs w:val="24"/>
        </w:rPr>
        <w:tab/>
        <w:t xml:space="preserve">M. M. Duquette, “The development and application of SimpleFlight, a variable-fidelity flight dynamics model,” </w:t>
      </w:r>
      <w:r w:rsidRPr="00EB651A">
        <w:rPr>
          <w:i/>
          <w:iCs/>
          <w:noProof/>
          <w:szCs w:val="24"/>
        </w:rPr>
        <w:t>Collect. Tech. Pap. - 2007 AIAA Model. Simul. Technol. Conf.</w:t>
      </w:r>
      <w:r w:rsidRPr="00EB651A">
        <w:rPr>
          <w:noProof/>
          <w:szCs w:val="24"/>
        </w:rPr>
        <w:t>, vol. 1, no. August, pp. 133–149, 2007, doi: 10.2514/6.2007-6372.</w:t>
      </w:r>
    </w:p>
    <w:p w14:paraId="0DAB8A0A"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4]</w:t>
      </w:r>
      <w:r w:rsidRPr="00EB651A">
        <w:rPr>
          <w:noProof/>
          <w:szCs w:val="24"/>
        </w:rPr>
        <w:tab/>
        <w:t xml:space="preserve">Unity, “Overview - Intro To The Entity Component System And C# Job System 1/5,” </w:t>
      </w:r>
      <w:r w:rsidRPr="00EB651A">
        <w:rPr>
          <w:i/>
          <w:iCs/>
          <w:noProof/>
          <w:szCs w:val="24"/>
        </w:rPr>
        <w:t>YouTube</w:t>
      </w:r>
      <w:r w:rsidRPr="00EB651A">
        <w:rPr>
          <w:noProof/>
          <w:szCs w:val="24"/>
        </w:rPr>
        <w:t>, 2018. https://www.youtube.com/watch?v=WLfhUKp2gag&amp;t=186s&amp;ab_channel=Unity.</w:t>
      </w:r>
    </w:p>
    <w:p w14:paraId="08DB5A95"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5]</w:t>
      </w:r>
      <w:r w:rsidRPr="00EB651A">
        <w:rPr>
          <w:noProof/>
          <w:szCs w:val="24"/>
        </w:rPr>
        <w:tab/>
        <w:t xml:space="preserve">Ben, “Entity Component System Overview in 7 Minutes,” </w:t>
      </w:r>
      <w:r w:rsidRPr="00EB651A">
        <w:rPr>
          <w:i/>
          <w:iCs/>
          <w:noProof/>
          <w:szCs w:val="24"/>
        </w:rPr>
        <w:t>YouTube</w:t>
      </w:r>
      <w:r w:rsidRPr="00EB651A">
        <w:rPr>
          <w:noProof/>
          <w:szCs w:val="24"/>
        </w:rPr>
        <w:t>, 2019. https://www.youtube.com/watch?v=2rW7ALyHaas&amp;t=4s&amp;ab_channel=BoardToBitsGames.</w:t>
      </w:r>
    </w:p>
    <w:p w14:paraId="622EBB6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6]</w:t>
      </w:r>
      <w:r w:rsidRPr="00EB651A">
        <w:rPr>
          <w:noProof/>
          <w:szCs w:val="24"/>
        </w:rPr>
        <w:tab/>
        <w:t xml:space="preserve">Unity, “Overview - Intro To The Entity Component System And C# Job System 2/5,” </w:t>
      </w:r>
      <w:r w:rsidRPr="00EB651A">
        <w:rPr>
          <w:i/>
          <w:iCs/>
          <w:noProof/>
          <w:szCs w:val="24"/>
        </w:rPr>
        <w:t>YouTube</w:t>
      </w:r>
      <w:r w:rsidRPr="00EB651A">
        <w:rPr>
          <w:noProof/>
          <w:szCs w:val="24"/>
        </w:rPr>
        <w:t>, 2018. https://www.youtube.com/watch?v=z9WE3fwre-k&amp;t=1s&amp;ab_channel=Unity.</w:t>
      </w:r>
    </w:p>
    <w:p w14:paraId="35D83DE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7]</w:t>
      </w:r>
      <w:r w:rsidRPr="00EB651A">
        <w:rPr>
          <w:noProof/>
          <w:szCs w:val="24"/>
        </w:rPr>
        <w:tab/>
        <w:t xml:space="preserve">T. Schaller, </w:t>
      </w:r>
      <w:r w:rsidRPr="00EB651A">
        <w:rPr>
          <w:i/>
          <w:iCs/>
          <w:noProof/>
          <w:szCs w:val="24"/>
        </w:rPr>
        <w:t>The Specs Book</w:t>
      </w:r>
      <w:r w:rsidRPr="00EB651A">
        <w:rPr>
          <w:noProof/>
          <w:szCs w:val="24"/>
        </w:rPr>
        <w:t>, 1st Editio. Crates.io, 2019.</w:t>
      </w:r>
    </w:p>
    <w:p w14:paraId="43CAA3F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8]</w:t>
      </w:r>
      <w:r w:rsidRPr="00EB651A">
        <w:rPr>
          <w:noProof/>
          <w:szCs w:val="24"/>
        </w:rPr>
        <w:tab/>
        <w:t xml:space="preserve">Steve Klabnik and C. Nichols, </w:t>
      </w:r>
      <w:r w:rsidRPr="00EB651A">
        <w:rPr>
          <w:i/>
          <w:iCs/>
          <w:noProof/>
          <w:szCs w:val="24"/>
        </w:rPr>
        <w:t>The Rust Programming Language</w:t>
      </w:r>
      <w:r w:rsidRPr="00EB651A">
        <w:rPr>
          <w:noProof/>
          <w:szCs w:val="24"/>
        </w:rPr>
        <w:t>. 2015.</w:t>
      </w:r>
    </w:p>
    <w:p w14:paraId="5000787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29]</w:t>
      </w:r>
      <w:r w:rsidRPr="00EB651A">
        <w:rPr>
          <w:noProof/>
          <w:szCs w:val="24"/>
        </w:rPr>
        <w:tab/>
        <w:t xml:space="preserve">S. Klabnik and C. Nichols, </w:t>
      </w:r>
      <w:r w:rsidRPr="00EB651A">
        <w:rPr>
          <w:i/>
          <w:iCs/>
          <w:noProof/>
          <w:szCs w:val="24"/>
        </w:rPr>
        <w:t>The Rustonomicon</w:t>
      </w:r>
      <w:r w:rsidRPr="00EB651A">
        <w:rPr>
          <w:noProof/>
          <w:szCs w:val="24"/>
        </w:rPr>
        <w:t>. 2019.</w:t>
      </w:r>
    </w:p>
    <w:p w14:paraId="3D1B6419"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0]</w:t>
      </w:r>
      <w:r w:rsidRPr="00EB651A">
        <w:rPr>
          <w:noProof/>
          <w:szCs w:val="24"/>
        </w:rPr>
        <w:tab/>
        <w:t>R. Apodaca, “Rust Ownership By Example,” 2020. https://depth-first.com/articles/2020/01/27/rust-ownership-by-example/.</w:t>
      </w:r>
    </w:p>
    <w:p w14:paraId="5EDBE34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lastRenderedPageBreak/>
        <w:t>[31]</w:t>
      </w:r>
      <w:r w:rsidRPr="00EB651A">
        <w:rPr>
          <w:noProof/>
          <w:szCs w:val="24"/>
        </w:rPr>
        <w:tab/>
        <w:t>“The Rust’s Community Crate Registry.” https://crates.io/.</w:t>
      </w:r>
    </w:p>
    <w:p w14:paraId="34AA1C17"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2]</w:t>
      </w:r>
      <w:r w:rsidRPr="00EB651A">
        <w:rPr>
          <w:noProof/>
          <w:szCs w:val="24"/>
        </w:rPr>
        <w:tab/>
        <w:t>J. A. Vagedes, D. D. Hodson, S. L. Nykl, and J. R. Millar, “ECS Architecture for Modern Military Simulators,” 2019.</w:t>
      </w:r>
    </w:p>
    <w:p w14:paraId="7D047246"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3]</w:t>
      </w:r>
      <w:r w:rsidRPr="00EB651A">
        <w:rPr>
          <w:noProof/>
          <w:szCs w:val="24"/>
        </w:rPr>
        <w:tab/>
        <w:t xml:space="preserve">“Command line options,” </w:t>
      </w:r>
      <w:r w:rsidRPr="00EB651A">
        <w:rPr>
          <w:i/>
          <w:iCs/>
          <w:noProof/>
          <w:szCs w:val="24"/>
        </w:rPr>
        <w:t>FlightGear Wiki</w:t>
      </w:r>
      <w:r w:rsidRPr="00EB651A">
        <w:rPr>
          <w:noProof/>
          <w:szCs w:val="24"/>
        </w:rPr>
        <w:t>. http://wiki.flightgear.org/Command_line_options.</w:t>
      </w:r>
    </w:p>
    <w:p w14:paraId="2EA0D20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4]</w:t>
      </w:r>
      <w:r w:rsidRPr="00EB651A">
        <w:rPr>
          <w:noProof/>
          <w:szCs w:val="24"/>
        </w:rPr>
        <w:tab/>
        <w:t>B. Beej and J. Hall, “Using Internet Sockets,” 2019.</w:t>
      </w:r>
    </w:p>
    <w:p w14:paraId="6AA728D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5]</w:t>
      </w:r>
      <w:r w:rsidRPr="00EB651A">
        <w:rPr>
          <w:noProof/>
          <w:szCs w:val="24"/>
        </w:rPr>
        <w:tab/>
        <w:t>“Rust By Example.” https://doc.rust-lang.org/rust-by-example/.</w:t>
      </w:r>
    </w:p>
    <w:p w14:paraId="29D6C46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6]</w:t>
      </w:r>
      <w:r w:rsidRPr="00EB651A">
        <w:rPr>
          <w:noProof/>
          <w:szCs w:val="24"/>
        </w:rPr>
        <w:tab/>
        <w:t xml:space="preserve">G. Palmer, “Source code for ‘Physics for Game Programmers,’” </w:t>
      </w:r>
      <w:r w:rsidRPr="00EB651A">
        <w:rPr>
          <w:i/>
          <w:iCs/>
          <w:noProof/>
          <w:szCs w:val="24"/>
        </w:rPr>
        <w:t>Apress</w:t>
      </w:r>
      <w:r w:rsidRPr="00EB651A">
        <w:rPr>
          <w:noProof/>
          <w:szCs w:val="24"/>
        </w:rPr>
        <w:t>. https://github.com/Apress/physics-for-game-programmers.</w:t>
      </w:r>
    </w:p>
    <w:p w14:paraId="2F3A8142"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7]</w:t>
      </w:r>
      <w:r w:rsidRPr="00EB651A">
        <w:rPr>
          <w:noProof/>
          <w:szCs w:val="24"/>
        </w:rPr>
        <w:tab/>
        <w:t>M. Dilger, “float-cmp.” https://crates.io/crates/float-cmp.</w:t>
      </w:r>
    </w:p>
    <w:p w14:paraId="727D9DE3"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8]</w:t>
      </w:r>
      <w:r w:rsidRPr="00EB651A">
        <w:rPr>
          <w:noProof/>
          <w:szCs w:val="24"/>
        </w:rPr>
        <w:tab/>
        <w:t>K. Witters, “deWiTTERS Game Loop,” 2009. https://dewitters.com/dewitters-gameloop/.</w:t>
      </w:r>
    </w:p>
    <w:p w14:paraId="581EF04B"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39]</w:t>
      </w:r>
      <w:r w:rsidRPr="00EB651A">
        <w:rPr>
          <w:noProof/>
          <w:szCs w:val="24"/>
        </w:rPr>
        <w:tab/>
        <w:t>Ostrosco, “device_query.” https://crates.io/crates/device_query.</w:t>
      </w:r>
    </w:p>
    <w:p w14:paraId="35F55D91"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0]</w:t>
      </w:r>
      <w:r w:rsidRPr="00EB651A">
        <w:rPr>
          <w:noProof/>
          <w:szCs w:val="24"/>
        </w:rPr>
        <w:tab/>
        <w:t>D. Tolnay, “bincode.” https://crates.io/crates/bincode.</w:t>
      </w:r>
    </w:p>
    <w:p w14:paraId="211341DE"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1]</w:t>
      </w:r>
      <w:r w:rsidRPr="00EB651A">
        <w:rPr>
          <w:noProof/>
          <w:szCs w:val="24"/>
        </w:rPr>
        <w:tab/>
        <w:t>D. Tolnay, “serde.” https://crates.io/crates/serde.</w:t>
      </w:r>
    </w:p>
    <w:p w14:paraId="7AD2B258" w14:textId="77777777" w:rsidR="00EB651A" w:rsidRPr="00EB651A" w:rsidRDefault="00EB651A" w:rsidP="00EB651A">
      <w:pPr>
        <w:widowControl w:val="0"/>
        <w:autoSpaceDE w:val="0"/>
        <w:autoSpaceDN w:val="0"/>
        <w:adjustRightInd w:val="0"/>
        <w:ind w:left="640" w:hanging="640"/>
        <w:rPr>
          <w:noProof/>
          <w:szCs w:val="24"/>
        </w:rPr>
      </w:pPr>
      <w:r w:rsidRPr="00EB651A">
        <w:rPr>
          <w:noProof/>
          <w:szCs w:val="24"/>
        </w:rPr>
        <w:t>[42]</w:t>
      </w:r>
      <w:r w:rsidRPr="00EB651A">
        <w:rPr>
          <w:noProof/>
          <w:szCs w:val="24"/>
        </w:rPr>
        <w:tab/>
        <w:t>D. Kramer, “coord_transforms.” https://crates.io/crates/coord_transforms.</w:t>
      </w:r>
    </w:p>
    <w:p w14:paraId="0010CBDD" w14:textId="77777777" w:rsidR="00EB651A" w:rsidRPr="00EB651A" w:rsidRDefault="00EB651A" w:rsidP="00EB651A">
      <w:pPr>
        <w:widowControl w:val="0"/>
        <w:autoSpaceDE w:val="0"/>
        <w:autoSpaceDN w:val="0"/>
        <w:adjustRightInd w:val="0"/>
        <w:ind w:left="640" w:hanging="640"/>
        <w:rPr>
          <w:noProof/>
        </w:rPr>
      </w:pPr>
      <w:r w:rsidRPr="00EB651A">
        <w:rPr>
          <w:noProof/>
          <w:szCs w:val="24"/>
        </w:rPr>
        <w:t>[43]</w:t>
      </w:r>
      <w:r w:rsidRPr="00EB651A">
        <w:rPr>
          <w:noProof/>
          <w:szCs w:val="24"/>
        </w:rPr>
        <w:tab/>
        <w:t xml:space="preserve">“Property Tree/Sockets,” </w:t>
      </w:r>
      <w:r w:rsidRPr="00EB651A">
        <w:rPr>
          <w:i/>
          <w:iCs/>
          <w:noProof/>
          <w:szCs w:val="24"/>
        </w:rPr>
        <w:t>FlightGear Wiki</w:t>
      </w:r>
      <w:r w:rsidRPr="00EB651A">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2173EE" w:rsidRDefault="002173EE">
      <w:pPr>
        <w:spacing w:line="240" w:lineRule="auto"/>
      </w:pPr>
      <w:r>
        <w:separator/>
      </w:r>
    </w:p>
  </w:endnote>
  <w:endnote w:type="continuationSeparator" w:id="0">
    <w:p w14:paraId="50510EA8" w14:textId="77777777" w:rsidR="002173EE" w:rsidRDefault="002173EE">
      <w:pPr>
        <w:spacing w:line="240" w:lineRule="auto"/>
      </w:pPr>
      <w:r>
        <w:continuationSeparator/>
      </w:r>
    </w:p>
  </w:endnote>
  <w:endnote w:type="continuationNotice" w:id="1">
    <w:p w14:paraId="74837833" w14:textId="77777777" w:rsidR="002173EE" w:rsidRDefault="002173E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2173EE" w:rsidRDefault="002173EE"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69A488A9" w:rsidR="002173EE" w:rsidRDefault="002173EE">
    <w:pPr>
      <w:pStyle w:val="Footer"/>
      <w:jc w:val="center"/>
    </w:pPr>
    <w:r>
      <w:fldChar w:fldCharType="begin"/>
    </w:r>
    <w:r>
      <w:instrText xml:space="preserve"> PAGE   \* MERGEFORMAT </w:instrText>
    </w:r>
    <w:r>
      <w:fldChar w:fldCharType="separate"/>
    </w:r>
    <w:r w:rsidR="00D6749F">
      <w:rPr>
        <w:noProof/>
      </w:rPr>
      <w:t>3</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2173EE" w:rsidRDefault="002173EE">
      <w:pPr>
        <w:spacing w:line="240" w:lineRule="auto"/>
      </w:pPr>
      <w:r>
        <w:separator/>
      </w:r>
    </w:p>
  </w:footnote>
  <w:footnote w:type="continuationSeparator" w:id="0">
    <w:p w14:paraId="4CD35367" w14:textId="77777777" w:rsidR="002173EE" w:rsidRDefault="002173EE">
      <w:pPr>
        <w:spacing w:line="240" w:lineRule="auto"/>
      </w:pPr>
      <w:r>
        <w:continuationSeparator/>
      </w:r>
    </w:p>
  </w:footnote>
  <w:footnote w:type="continuationNotice" w:id="1">
    <w:p w14:paraId="699D2EB3" w14:textId="77777777" w:rsidR="002173EE" w:rsidRDefault="002173E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0C014635"/>
    <w:multiLevelType w:val="multilevel"/>
    <w:tmpl w:val="2CA4EE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6"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20"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1"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6"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9"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1"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7"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19"/>
  </w:num>
  <w:num w:numId="3">
    <w:abstractNumId w:val="22"/>
  </w:num>
  <w:num w:numId="4">
    <w:abstractNumId w:val="29"/>
  </w:num>
  <w:num w:numId="5">
    <w:abstractNumId w:val="15"/>
  </w:num>
  <w:num w:numId="6">
    <w:abstractNumId w:val="6"/>
  </w:num>
  <w:num w:numId="7">
    <w:abstractNumId w:val="33"/>
  </w:num>
  <w:num w:numId="8">
    <w:abstractNumId w:val="32"/>
  </w:num>
  <w:num w:numId="9">
    <w:abstractNumId w:val="21"/>
  </w:num>
  <w:num w:numId="10">
    <w:abstractNumId w:val="7"/>
  </w:num>
  <w:num w:numId="11">
    <w:abstractNumId w:val="30"/>
  </w:num>
  <w:num w:numId="12">
    <w:abstractNumId w:val="28"/>
  </w:num>
  <w:num w:numId="13">
    <w:abstractNumId w:val="25"/>
  </w:num>
  <w:num w:numId="14">
    <w:abstractNumId w:val="17"/>
  </w:num>
  <w:num w:numId="15">
    <w:abstractNumId w:val="34"/>
  </w:num>
  <w:num w:numId="16">
    <w:abstractNumId w:val="12"/>
  </w:num>
  <w:num w:numId="17">
    <w:abstractNumId w:val="3"/>
  </w:num>
  <w:num w:numId="18">
    <w:abstractNumId w:val="37"/>
  </w:num>
  <w:num w:numId="19">
    <w:abstractNumId w:val="11"/>
  </w:num>
  <w:num w:numId="20">
    <w:abstractNumId w:val="35"/>
  </w:num>
  <w:num w:numId="21">
    <w:abstractNumId w:val="10"/>
  </w:num>
  <w:num w:numId="22">
    <w:abstractNumId w:val="23"/>
  </w:num>
  <w:num w:numId="23">
    <w:abstractNumId w:val="13"/>
  </w:num>
  <w:num w:numId="24">
    <w:abstractNumId w:val="27"/>
  </w:num>
  <w:num w:numId="25">
    <w:abstractNumId w:val="31"/>
  </w:num>
  <w:num w:numId="26">
    <w:abstractNumId w:val="26"/>
  </w:num>
  <w:num w:numId="27">
    <w:abstractNumId w:val="16"/>
  </w:num>
  <w:num w:numId="28">
    <w:abstractNumId w:val="14"/>
  </w:num>
  <w:num w:numId="29">
    <w:abstractNumId w:val="2"/>
  </w:num>
  <w:num w:numId="30">
    <w:abstractNumId w:val="20"/>
  </w:num>
  <w:num w:numId="31">
    <w:abstractNumId w:val="4"/>
  </w:num>
  <w:num w:numId="32">
    <w:abstractNumId w:val="9"/>
  </w:num>
  <w:num w:numId="33">
    <w:abstractNumId w:val="0"/>
  </w:num>
  <w:num w:numId="34">
    <w:abstractNumId w:val="1"/>
  </w:num>
  <w:num w:numId="35">
    <w:abstractNumId w:val="8"/>
  </w:num>
  <w:num w:numId="36">
    <w:abstractNumId w:val="24"/>
  </w:num>
  <w:num w:numId="37">
    <w:abstractNumId w:val="18"/>
  </w:num>
  <w:num w:numId="3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552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1F9D"/>
    <w:rsid w:val="00002069"/>
    <w:rsid w:val="0000220E"/>
    <w:rsid w:val="00002A65"/>
    <w:rsid w:val="00002CA5"/>
    <w:rsid w:val="0000310B"/>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99D"/>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6B45"/>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9ED"/>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0F7D"/>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4FE5"/>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1C"/>
    <w:rsid w:val="000B6136"/>
    <w:rsid w:val="000B6A81"/>
    <w:rsid w:val="000B6CA3"/>
    <w:rsid w:val="000C01DF"/>
    <w:rsid w:val="000C0798"/>
    <w:rsid w:val="000C0996"/>
    <w:rsid w:val="000C09B3"/>
    <w:rsid w:val="000C18A2"/>
    <w:rsid w:val="000C1BDF"/>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8A2"/>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380"/>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9A6"/>
    <w:rsid w:val="000F6C01"/>
    <w:rsid w:val="000F6C53"/>
    <w:rsid w:val="000F7587"/>
    <w:rsid w:val="001000FD"/>
    <w:rsid w:val="00101341"/>
    <w:rsid w:val="00101DF3"/>
    <w:rsid w:val="00101DF6"/>
    <w:rsid w:val="00102207"/>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1637"/>
    <w:rsid w:val="001224C1"/>
    <w:rsid w:val="00122560"/>
    <w:rsid w:val="001225C8"/>
    <w:rsid w:val="0012277C"/>
    <w:rsid w:val="001228B4"/>
    <w:rsid w:val="00122FCC"/>
    <w:rsid w:val="0012323B"/>
    <w:rsid w:val="001236D4"/>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3B"/>
    <w:rsid w:val="00137C6E"/>
    <w:rsid w:val="00140019"/>
    <w:rsid w:val="00140367"/>
    <w:rsid w:val="00140A18"/>
    <w:rsid w:val="00140BE3"/>
    <w:rsid w:val="00140E21"/>
    <w:rsid w:val="00140E73"/>
    <w:rsid w:val="00140F2A"/>
    <w:rsid w:val="00140F7F"/>
    <w:rsid w:val="00141D5B"/>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18F0"/>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68A"/>
    <w:rsid w:val="001657C7"/>
    <w:rsid w:val="00165D4C"/>
    <w:rsid w:val="00165E0B"/>
    <w:rsid w:val="00165F99"/>
    <w:rsid w:val="00166464"/>
    <w:rsid w:val="00166F64"/>
    <w:rsid w:val="00170620"/>
    <w:rsid w:val="00170D55"/>
    <w:rsid w:val="00171382"/>
    <w:rsid w:val="00171440"/>
    <w:rsid w:val="0017182E"/>
    <w:rsid w:val="00172282"/>
    <w:rsid w:val="00172322"/>
    <w:rsid w:val="00172421"/>
    <w:rsid w:val="001725AC"/>
    <w:rsid w:val="00172B11"/>
    <w:rsid w:val="00172CB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4DED"/>
    <w:rsid w:val="001850BB"/>
    <w:rsid w:val="001854E9"/>
    <w:rsid w:val="001858ED"/>
    <w:rsid w:val="001859B8"/>
    <w:rsid w:val="00185EAD"/>
    <w:rsid w:val="001865D0"/>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435"/>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26C"/>
    <w:rsid w:val="001B36B0"/>
    <w:rsid w:val="001B3E1C"/>
    <w:rsid w:val="001B40D6"/>
    <w:rsid w:val="001B437B"/>
    <w:rsid w:val="001B48CD"/>
    <w:rsid w:val="001B50A4"/>
    <w:rsid w:val="001B5245"/>
    <w:rsid w:val="001B5383"/>
    <w:rsid w:val="001B5CFB"/>
    <w:rsid w:val="001B5E5C"/>
    <w:rsid w:val="001B6496"/>
    <w:rsid w:val="001B7241"/>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8AD"/>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613"/>
    <w:rsid w:val="001E471E"/>
    <w:rsid w:val="001E5099"/>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1ADE"/>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758"/>
    <w:rsid w:val="001F68F9"/>
    <w:rsid w:val="001F7669"/>
    <w:rsid w:val="001F77CF"/>
    <w:rsid w:val="001F7FEF"/>
    <w:rsid w:val="00200585"/>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6F79"/>
    <w:rsid w:val="0021727C"/>
    <w:rsid w:val="002173EE"/>
    <w:rsid w:val="00217CC0"/>
    <w:rsid w:val="002202B7"/>
    <w:rsid w:val="002205A6"/>
    <w:rsid w:val="002207EE"/>
    <w:rsid w:val="002212FD"/>
    <w:rsid w:val="002213C4"/>
    <w:rsid w:val="00221696"/>
    <w:rsid w:val="00221A49"/>
    <w:rsid w:val="00221E0E"/>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72A"/>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24B"/>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13"/>
    <w:rsid w:val="0028277F"/>
    <w:rsid w:val="002833F1"/>
    <w:rsid w:val="0028349F"/>
    <w:rsid w:val="00283809"/>
    <w:rsid w:val="00283CE3"/>
    <w:rsid w:val="00284343"/>
    <w:rsid w:val="00284719"/>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25C"/>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AE8"/>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A02"/>
    <w:rsid w:val="002C0B59"/>
    <w:rsid w:val="002C13EF"/>
    <w:rsid w:val="002C1467"/>
    <w:rsid w:val="002C1AA7"/>
    <w:rsid w:val="002C1E28"/>
    <w:rsid w:val="002C2049"/>
    <w:rsid w:val="002C274E"/>
    <w:rsid w:val="002C2963"/>
    <w:rsid w:val="002C2AE5"/>
    <w:rsid w:val="002C2F75"/>
    <w:rsid w:val="002C31A3"/>
    <w:rsid w:val="002C33E7"/>
    <w:rsid w:val="002C36A2"/>
    <w:rsid w:val="002C3931"/>
    <w:rsid w:val="002C3AF2"/>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64D"/>
    <w:rsid w:val="002E1AA6"/>
    <w:rsid w:val="002E266C"/>
    <w:rsid w:val="002E2D33"/>
    <w:rsid w:val="002E2DE9"/>
    <w:rsid w:val="002E316F"/>
    <w:rsid w:val="002E390C"/>
    <w:rsid w:val="002E3A76"/>
    <w:rsid w:val="002E3E6B"/>
    <w:rsid w:val="002E4075"/>
    <w:rsid w:val="002E4C1A"/>
    <w:rsid w:val="002E6694"/>
    <w:rsid w:val="002E69AB"/>
    <w:rsid w:val="002E6BDE"/>
    <w:rsid w:val="002E70AE"/>
    <w:rsid w:val="002E7460"/>
    <w:rsid w:val="002E7863"/>
    <w:rsid w:val="002E7C32"/>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1EC6"/>
    <w:rsid w:val="0030262D"/>
    <w:rsid w:val="00302CEA"/>
    <w:rsid w:val="00302F3B"/>
    <w:rsid w:val="0030344C"/>
    <w:rsid w:val="00303604"/>
    <w:rsid w:val="00303951"/>
    <w:rsid w:val="00303DD6"/>
    <w:rsid w:val="00303F68"/>
    <w:rsid w:val="00303F73"/>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6CD"/>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4B9C"/>
    <w:rsid w:val="003255E5"/>
    <w:rsid w:val="00325F32"/>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4C1B"/>
    <w:rsid w:val="003351CD"/>
    <w:rsid w:val="0033542C"/>
    <w:rsid w:val="00335893"/>
    <w:rsid w:val="003359DB"/>
    <w:rsid w:val="00336015"/>
    <w:rsid w:val="00336634"/>
    <w:rsid w:val="0033684A"/>
    <w:rsid w:val="003369AB"/>
    <w:rsid w:val="00336DCE"/>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2A4E"/>
    <w:rsid w:val="00343346"/>
    <w:rsid w:val="00343407"/>
    <w:rsid w:val="0034360A"/>
    <w:rsid w:val="0034366D"/>
    <w:rsid w:val="00343869"/>
    <w:rsid w:val="00343D64"/>
    <w:rsid w:val="003440B1"/>
    <w:rsid w:val="003442A5"/>
    <w:rsid w:val="00344407"/>
    <w:rsid w:val="00344804"/>
    <w:rsid w:val="003448D0"/>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624"/>
    <w:rsid w:val="003529E2"/>
    <w:rsid w:val="00352D0F"/>
    <w:rsid w:val="00353695"/>
    <w:rsid w:val="003536D3"/>
    <w:rsid w:val="003536FE"/>
    <w:rsid w:val="00353BFD"/>
    <w:rsid w:val="00353D37"/>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2D"/>
    <w:rsid w:val="00361EA2"/>
    <w:rsid w:val="00362724"/>
    <w:rsid w:val="0036275E"/>
    <w:rsid w:val="00362AE7"/>
    <w:rsid w:val="00362C39"/>
    <w:rsid w:val="00362CDC"/>
    <w:rsid w:val="003631AF"/>
    <w:rsid w:val="00364629"/>
    <w:rsid w:val="00364916"/>
    <w:rsid w:val="00365027"/>
    <w:rsid w:val="003659C7"/>
    <w:rsid w:val="00365E10"/>
    <w:rsid w:val="00365E29"/>
    <w:rsid w:val="00365F2D"/>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12F6"/>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47C"/>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684"/>
    <w:rsid w:val="003B17EA"/>
    <w:rsid w:val="003B1968"/>
    <w:rsid w:val="003B1B21"/>
    <w:rsid w:val="003B21EB"/>
    <w:rsid w:val="003B2849"/>
    <w:rsid w:val="003B2C99"/>
    <w:rsid w:val="003B345E"/>
    <w:rsid w:val="003B3872"/>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44C"/>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9E0"/>
    <w:rsid w:val="003E6E60"/>
    <w:rsid w:val="003E715B"/>
    <w:rsid w:val="003E7333"/>
    <w:rsid w:val="003E78BE"/>
    <w:rsid w:val="003E7A8B"/>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593"/>
    <w:rsid w:val="003F6E5F"/>
    <w:rsid w:val="003F780C"/>
    <w:rsid w:val="003F78AF"/>
    <w:rsid w:val="003F7A77"/>
    <w:rsid w:val="003F7C74"/>
    <w:rsid w:val="003F7F55"/>
    <w:rsid w:val="003F7FFE"/>
    <w:rsid w:val="004008D3"/>
    <w:rsid w:val="00401841"/>
    <w:rsid w:val="0040234A"/>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3C0"/>
    <w:rsid w:val="004159AA"/>
    <w:rsid w:val="00415BD1"/>
    <w:rsid w:val="00415D43"/>
    <w:rsid w:val="00415E9D"/>
    <w:rsid w:val="004164F3"/>
    <w:rsid w:val="0041659E"/>
    <w:rsid w:val="004170D6"/>
    <w:rsid w:val="004171F7"/>
    <w:rsid w:val="00420CEA"/>
    <w:rsid w:val="00420F49"/>
    <w:rsid w:val="00420F64"/>
    <w:rsid w:val="0042123D"/>
    <w:rsid w:val="00421374"/>
    <w:rsid w:val="00421CFE"/>
    <w:rsid w:val="00421F09"/>
    <w:rsid w:val="0042220A"/>
    <w:rsid w:val="0042340E"/>
    <w:rsid w:val="0042360B"/>
    <w:rsid w:val="00423998"/>
    <w:rsid w:val="00423A4C"/>
    <w:rsid w:val="00423B14"/>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279C4"/>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466"/>
    <w:rsid w:val="00444A55"/>
    <w:rsid w:val="00444C30"/>
    <w:rsid w:val="0044520A"/>
    <w:rsid w:val="00445A74"/>
    <w:rsid w:val="00446AE1"/>
    <w:rsid w:val="004476DE"/>
    <w:rsid w:val="004479C5"/>
    <w:rsid w:val="004500E7"/>
    <w:rsid w:val="00450309"/>
    <w:rsid w:val="00450CE1"/>
    <w:rsid w:val="0045141B"/>
    <w:rsid w:val="0045154B"/>
    <w:rsid w:val="004517B4"/>
    <w:rsid w:val="004518CC"/>
    <w:rsid w:val="00451F0B"/>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0F26"/>
    <w:rsid w:val="004611A1"/>
    <w:rsid w:val="004612DC"/>
    <w:rsid w:val="00461958"/>
    <w:rsid w:val="00461D10"/>
    <w:rsid w:val="00462817"/>
    <w:rsid w:val="004629F8"/>
    <w:rsid w:val="00462CA5"/>
    <w:rsid w:val="00462D3A"/>
    <w:rsid w:val="00462E6C"/>
    <w:rsid w:val="00463A0F"/>
    <w:rsid w:val="00463C47"/>
    <w:rsid w:val="00463CB6"/>
    <w:rsid w:val="00463D75"/>
    <w:rsid w:val="00464A61"/>
    <w:rsid w:val="00464C82"/>
    <w:rsid w:val="00464FC8"/>
    <w:rsid w:val="00465170"/>
    <w:rsid w:val="00465492"/>
    <w:rsid w:val="004659BB"/>
    <w:rsid w:val="00465BB4"/>
    <w:rsid w:val="00465C2C"/>
    <w:rsid w:val="0046629D"/>
    <w:rsid w:val="004662B7"/>
    <w:rsid w:val="00466623"/>
    <w:rsid w:val="0046696A"/>
    <w:rsid w:val="00466AA2"/>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4DF7"/>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523"/>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BF6"/>
    <w:rsid w:val="004D5C77"/>
    <w:rsid w:val="004D5EF4"/>
    <w:rsid w:val="004D6091"/>
    <w:rsid w:val="004D6122"/>
    <w:rsid w:val="004D63CC"/>
    <w:rsid w:val="004D6434"/>
    <w:rsid w:val="004D660A"/>
    <w:rsid w:val="004D6948"/>
    <w:rsid w:val="004D6BB1"/>
    <w:rsid w:val="004D712C"/>
    <w:rsid w:val="004D725C"/>
    <w:rsid w:val="004D726E"/>
    <w:rsid w:val="004D72A0"/>
    <w:rsid w:val="004D77DC"/>
    <w:rsid w:val="004D78BE"/>
    <w:rsid w:val="004D79AB"/>
    <w:rsid w:val="004D7E03"/>
    <w:rsid w:val="004E0306"/>
    <w:rsid w:val="004E06D6"/>
    <w:rsid w:val="004E0D61"/>
    <w:rsid w:val="004E0F28"/>
    <w:rsid w:val="004E10A6"/>
    <w:rsid w:val="004E1427"/>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398"/>
    <w:rsid w:val="004F2791"/>
    <w:rsid w:val="004F2A34"/>
    <w:rsid w:val="004F2F51"/>
    <w:rsid w:val="004F341A"/>
    <w:rsid w:val="004F3515"/>
    <w:rsid w:val="004F369E"/>
    <w:rsid w:val="004F3B25"/>
    <w:rsid w:val="004F4007"/>
    <w:rsid w:val="004F4171"/>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1D01"/>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07FDB"/>
    <w:rsid w:val="0051060D"/>
    <w:rsid w:val="00510BBE"/>
    <w:rsid w:val="00510C8E"/>
    <w:rsid w:val="00510DBA"/>
    <w:rsid w:val="005112F4"/>
    <w:rsid w:val="00511AD4"/>
    <w:rsid w:val="00511CB2"/>
    <w:rsid w:val="005120EE"/>
    <w:rsid w:val="005122D4"/>
    <w:rsid w:val="005127E0"/>
    <w:rsid w:val="005130CB"/>
    <w:rsid w:val="00513193"/>
    <w:rsid w:val="0051335F"/>
    <w:rsid w:val="00513A74"/>
    <w:rsid w:val="00513AEE"/>
    <w:rsid w:val="00514745"/>
    <w:rsid w:val="00514935"/>
    <w:rsid w:val="00514CE0"/>
    <w:rsid w:val="00514E85"/>
    <w:rsid w:val="00514EE6"/>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4C39"/>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2EB2"/>
    <w:rsid w:val="0053332F"/>
    <w:rsid w:val="00533CE3"/>
    <w:rsid w:val="00533FF8"/>
    <w:rsid w:val="00534652"/>
    <w:rsid w:val="0053481B"/>
    <w:rsid w:val="00534BCE"/>
    <w:rsid w:val="00534F17"/>
    <w:rsid w:val="00535399"/>
    <w:rsid w:val="00535414"/>
    <w:rsid w:val="0053556D"/>
    <w:rsid w:val="005357F3"/>
    <w:rsid w:val="00535F59"/>
    <w:rsid w:val="00536980"/>
    <w:rsid w:val="00536A25"/>
    <w:rsid w:val="00536BB4"/>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4C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811"/>
    <w:rsid w:val="00553A42"/>
    <w:rsid w:val="00553EE9"/>
    <w:rsid w:val="0055417B"/>
    <w:rsid w:val="00554400"/>
    <w:rsid w:val="00554719"/>
    <w:rsid w:val="00554F1C"/>
    <w:rsid w:val="00555B24"/>
    <w:rsid w:val="00555F2E"/>
    <w:rsid w:val="0055647D"/>
    <w:rsid w:val="00556579"/>
    <w:rsid w:val="005566FA"/>
    <w:rsid w:val="00556B3F"/>
    <w:rsid w:val="00556EAD"/>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2F63"/>
    <w:rsid w:val="005732C8"/>
    <w:rsid w:val="005737A4"/>
    <w:rsid w:val="00573C12"/>
    <w:rsid w:val="005740A3"/>
    <w:rsid w:val="005743EA"/>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191E"/>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D89"/>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1E2"/>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15E"/>
    <w:rsid w:val="005C227A"/>
    <w:rsid w:val="005C2651"/>
    <w:rsid w:val="005C26EB"/>
    <w:rsid w:val="005C271E"/>
    <w:rsid w:val="005C312F"/>
    <w:rsid w:val="005C357C"/>
    <w:rsid w:val="005C373F"/>
    <w:rsid w:val="005C3C24"/>
    <w:rsid w:val="005C4122"/>
    <w:rsid w:val="005C4582"/>
    <w:rsid w:val="005C459F"/>
    <w:rsid w:val="005C4A30"/>
    <w:rsid w:val="005C50FF"/>
    <w:rsid w:val="005C584B"/>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5CD3"/>
    <w:rsid w:val="005D6162"/>
    <w:rsid w:val="005D6D70"/>
    <w:rsid w:val="005D724C"/>
    <w:rsid w:val="005D784D"/>
    <w:rsid w:val="005D7E56"/>
    <w:rsid w:val="005D7E6C"/>
    <w:rsid w:val="005E039C"/>
    <w:rsid w:val="005E08E7"/>
    <w:rsid w:val="005E1414"/>
    <w:rsid w:val="005E1CB2"/>
    <w:rsid w:val="005E2232"/>
    <w:rsid w:val="005E2DAE"/>
    <w:rsid w:val="005E3815"/>
    <w:rsid w:val="005E4664"/>
    <w:rsid w:val="005E4C27"/>
    <w:rsid w:val="005E56B5"/>
    <w:rsid w:val="005E5796"/>
    <w:rsid w:val="005E632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6EC9"/>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ADE"/>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48BB"/>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4FAD"/>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91C"/>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8F0"/>
    <w:rsid w:val="00662907"/>
    <w:rsid w:val="00662B2A"/>
    <w:rsid w:val="00662CAE"/>
    <w:rsid w:val="00662CE0"/>
    <w:rsid w:val="006630C0"/>
    <w:rsid w:val="006637C5"/>
    <w:rsid w:val="00663CEF"/>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2E9"/>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1BA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1F8"/>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2EB8"/>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250"/>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B7C86"/>
    <w:rsid w:val="006C0087"/>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5BEE"/>
    <w:rsid w:val="006C70FE"/>
    <w:rsid w:val="006C71AE"/>
    <w:rsid w:val="006C7E44"/>
    <w:rsid w:val="006D0062"/>
    <w:rsid w:val="006D0123"/>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17B3"/>
    <w:rsid w:val="006F1858"/>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65E"/>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17C1"/>
    <w:rsid w:val="00732031"/>
    <w:rsid w:val="007323EF"/>
    <w:rsid w:val="007326CA"/>
    <w:rsid w:val="00732E54"/>
    <w:rsid w:val="00732E99"/>
    <w:rsid w:val="007330DA"/>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99"/>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80C"/>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BAC"/>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28D"/>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E55"/>
    <w:rsid w:val="00767F55"/>
    <w:rsid w:val="00770755"/>
    <w:rsid w:val="00770BE7"/>
    <w:rsid w:val="00770FC1"/>
    <w:rsid w:val="00771036"/>
    <w:rsid w:val="007710FC"/>
    <w:rsid w:val="007721E9"/>
    <w:rsid w:val="0077296A"/>
    <w:rsid w:val="00772BB7"/>
    <w:rsid w:val="00772F6F"/>
    <w:rsid w:val="0077320F"/>
    <w:rsid w:val="00773293"/>
    <w:rsid w:val="007734BF"/>
    <w:rsid w:val="007747EB"/>
    <w:rsid w:val="00774B4A"/>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545"/>
    <w:rsid w:val="0077770E"/>
    <w:rsid w:val="007802AA"/>
    <w:rsid w:val="007805E1"/>
    <w:rsid w:val="00780913"/>
    <w:rsid w:val="00780A48"/>
    <w:rsid w:val="00780D9A"/>
    <w:rsid w:val="00780EA9"/>
    <w:rsid w:val="007811CE"/>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1CF1"/>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6E71"/>
    <w:rsid w:val="007E7718"/>
    <w:rsid w:val="007E7D61"/>
    <w:rsid w:val="007F02FB"/>
    <w:rsid w:val="007F035D"/>
    <w:rsid w:val="007F0961"/>
    <w:rsid w:val="007F1DAD"/>
    <w:rsid w:val="007F1DBE"/>
    <w:rsid w:val="007F2B2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3E56"/>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02"/>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6B4"/>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DBB"/>
    <w:rsid w:val="00836FC3"/>
    <w:rsid w:val="0083778E"/>
    <w:rsid w:val="00837966"/>
    <w:rsid w:val="0084041B"/>
    <w:rsid w:val="0084047A"/>
    <w:rsid w:val="0084121B"/>
    <w:rsid w:val="0084131E"/>
    <w:rsid w:val="00841513"/>
    <w:rsid w:val="00842693"/>
    <w:rsid w:val="008431EC"/>
    <w:rsid w:val="0084327B"/>
    <w:rsid w:val="00843517"/>
    <w:rsid w:val="008438A4"/>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3D19"/>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58ED"/>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20F"/>
    <w:rsid w:val="00881711"/>
    <w:rsid w:val="0088200F"/>
    <w:rsid w:val="00882399"/>
    <w:rsid w:val="0088253A"/>
    <w:rsid w:val="008826E3"/>
    <w:rsid w:val="00882780"/>
    <w:rsid w:val="008829D0"/>
    <w:rsid w:val="00882DCD"/>
    <w:rsid w:val="008839A2"/>
    <w:rsid w:val="008839D1"/>
    <w:rsid w:val="00884068"/>
    <w:rsid w:val="00884A1F"/>
    <w:rsid w:val="00884E6E"/>
    <w:rsid w:val="00885275"/>
    <w:rsid w:val="008857BE"/>
    <w:rsid w:val="00885977"/>
    <w:rsid w:val="00885ED1"/>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2889"/>
    <w:rsid w:val="00894467"/>
    <w:rsid w:val="00894C40"/>
    <w:rsid w:val="0089589E"/>
    <w:rsid w:val="00896456"/>
    <w:rsid w:val="008965F6"/>
    <w:rsid w:val="00896B97"/>
    <w:rsid w:val="0089724D"/>
    <w:rsid w:val="00897F2F"/>
    <w:rsid w:val="008A016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57E7"/>
    <w:rsid w:val="008A6A14"/>
    <w:rsid w:val="008A7151"/>
    <w:rsid w:val="008A765F"/>
    <w:rsid w:val="008A76B3"/>
    <w:rsid w:val="008A78CA"/>
    <w:rsid w:val="008A78D5"/>
    <w:rsid w:val="008A7C45"/>
    <w:rsid w:val="008A7F91"/>
    <w:rsid w:val="008B024B"/>
    <w:rsid w:val="008B1245"/>
    <w:rsid w:val="008B1598"/>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4FB"/>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1F2"/>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0E1"/>
    <w:rsid w:val="009073CB"/>
    <w:rsid w:val="0090740B"/>
    <w:rsid w:val="0090769D"/>
    <w:rsid w:val="009078DC"/>
    <w:rsid w:val="00907C2D"/>
    <w:rsid w:val="00907D37"/>
    <w:rsid w:val="0091008E"/>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079"/>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1F5"/>
    <w:rsid w:val="009343E6"/>
    <w:rsid w:val="00934894"/>
    <w:rsid w:val="00934A5C"/>
    <w:rsid w:val="00934AA2"/>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6F0"/>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788"/>
    <w:rsid w:val="00955969"/>
    <w:rsid w:val="00955B2D"/>
    <w:rsid w:val="00956372"/>
    <w:rsid w:val="00956E06"/>
    <w:rsid w:val="00957023"/>
    <w:rsid w:val="00957393"/>
    <w:rsid w:val="009577F0"/>
    <w:rsid w:val="009610E0"/>
    <w:rsid w:val="00961688"/>
    <w:rsid w:val="009616F3"/>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C11"/>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873"/>
    <w:rsid w:val="00980C81"/>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194"/>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39A9"/>
    <w:rsid w:val="009A3F43"/>
    <w:rsid w:val="009A42A8"/>
    <w:rsid w:val="009A4570"/>
    <w:rsid w:val="009A4CA5"/>
    <w:rsid w:val="009A55EF"/>
    <w:rsid w:val="009A5943"/>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55"/>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2609"/>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1DC4"/>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3E8D"/>
    <w:rsid w:val="009E4EEA"/>
    <w:rsid w:val="009E513A"/>
    <w:rsid w:val="009E5776"/>
    <w:rsid w:val="009E5ADA"/>
    <w:rsid w:val="009E5BDD"/>
    <w:rsid w:val="009E68C0"/>
    <w:rsid w:val="009E6D9F"/>
    <w:rsid w:val="009E6E1E"/>
    <w:rsid w:val="009E759C"/>
    <w:rsid w:val="009E75BA"/>
    <w:rsid w:val="009E77D3"/>
    <w:rsid w:val="009E7820"/>
    <w:rsid w:val="009E78AD"/>
    <w:rsid w:val="009E7B1F"/>
    <w:rsid w:val="009E7CF0"/>
    <w:rsid w:val="009F0250"/>
    <w:rsid w:val="009F0AB6"/>
    <w:rsid w:val="009F0C9D"/>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EC0"/>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6E33"/>
    <w:rsid w:val="00A27009"/>
    <w:rsid w:val="00A27219"/>
    <w:rsid w:val="00A27B5F"/>
    <w:rsid w:val="00A27C0E"/>
    <w:rsid w:val="00A27C71"/>
    <w:rsid w:val="00A27C8B"/>
    <w:rsid w:val="00A3087C"/>
    <w:rsid w:val="00A30FE6"/>
    <w:rsid w:val="00A3152C"/>
    <w:rsid w:val="00A31FEE"/>
    <w:rsid w:val="00A326F9"/>
    <w:rsid w:val="00A32777"/>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2B5"/>
    <w:rsid w:val="00A368C9"/>
    <w:rsid w:val="00A36D79"/>
    <w:rsid w:val="00A36DD8"/>
    <w:rsid w:val="00A36F83"/>
    <w:rsid w:val="00A37D0C"/>
    <w:rsid w:val="00A405A1"/>
    <w:rsid w:val="00A407AB"/>
    <w:rsid w:val="00A40BC3"/>
    <w:rsid w:val="00A410E2"/>
    <w:rsid w:val="00A41297"/>
    <w:rsid w:val="00A41332"/>
    <w:rsid w:val="00A41478"/>
    <w:rsid w:val="00A414B6"/>
    <w:rsid w:val="00A4161A"/>
    <w:rsid w:val="00A41E14"/>
    <w:rsid w:val="00A41E29"/>
    <w:rsid w:val="00A41E4A"/>
    <w:rsid w:val="00A42267"/>
    <w:rsid w:val="00A42D81"/>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18F"/>
    <w:rsid w:val="00A54321"/>
    <w:rsid w:val="00A5486F"/>
    <w:rsid w:val="00A54D33"/>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1ABE"/>
    <w:rsid w:val="00A72013"/>
    <w:rsid w:val="00A720F1"/>
    <w:rsid w:val="00A72663"/>
    <w:rsid w:val="00A72A7B"/>
    <w:rsid w:val="00A72E72"/>
    <w:rsid w:val="00A73657"/>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54"/>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B28"/>
    <w:rsid w:val="00A93DE6"/>
    <w:rsid w:val="00A9401D"/>
    <w:rsid w:val="00A943C5"/>
    <w:rsid w:val="00A944CB"/>
    <w:rsid w:val="00A948FF"/>
    <w:rsid w:val="00A94AA6"/>
    <w:rsid w:val="00A94E25"/>
    <w:rsid w:val="00A94EFB"/>
    <w:rsid w:val="00A9522E"/>
    <w:rsid w:val="00A95333"/>
    <w:rsid w:val="00A95C9E"/>
    <w:rsid w:val="00A95E0A"/>
    <w:rsid w:val="00A95F94"/>
    <w:rsid w:val="00A9636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16A"/>
    <w:rsid w:val="00AA6498"/>
    <w:rsid w:val="00AA6BD1"/>
    <w:rsid w:val="00AA6FF9"/>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6EA5"/>
    <w:rsid w:val="00AB76FA"/>
    <w:rsid w:val="00AC02A0"/>
    <w:rsid w:val="00AC05D4"/>
    <w:rsid w:val="00AC0863"/>
    <w:rsid w:val="00AC0EC4"/>
    <w:rsid w:val="00AC0F4E"/>
    <w:rsid w:val="00AC167D"/>
    <w:rsid w:val="00AC21A7"/>
    <w:rsid w:val="00AC22AF"/>
    <w:rsid w:val="00AC2568"/>
    <w:rsid w:val="00AC2680"/>
    <w:rsid w:val="00AC36E3"/>
    <w:rsid w:val="00AC45C0"/>
    <w:rsid w:val="00AC4D2E"/>
    <w:rsid w:val="00AC4DF8"/>
    <w:rsid w:val="00AC51E7"/>
    <w:rsid w:val="00AC52EA"/>
    <w:rsid w:val="00AC594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374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3F0F"/>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9C9"/>
    <w:rsid w:val="00B32E6D"/>
    <w:rsid w:val="00B32F47"/>
    <w:rsid w:val="00B33108"/>
    <w:rsid w:val="00B33428"/>
    <w:rsid w:val="00B3380A"/>
    <w:rsid w:val="00B33AF4"/>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07CA"/>
    <w:rsid w:val="00B50B0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4F0"/>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87ACB"/>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793"/>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D7D"/>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20C"/>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45E"/>
    <w:rsid w:val="00BC1599"/>
    <w:rsid w:val="00BC1D66"/>
    <w:rsid w:val="00BC1FAB"/>
    <w:rsid w:val="00BC2274"/>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1EF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26F"/>
    <w:rsid w:val="00BE1378"/>
    <w:rsid w:val="00BE260B"/>
    <w:rsid w:val="00BE2B9F"/>
    <w:rsid w:val="00BE311D"/>
    <w:rsid w:val="00BE4013"/>
    <w:rsid w:val="00BE4591"/>
    <w:rsid w:val="00BE4A6A"/>
    <w:rsid w:val="00BE4D72"/>
    <w:rsid w:val="00BE5032"/>
    <w:rsid w:val="00BE5736"/>
    <w:rsid w:val="00BE584B"/>
    <w:rsid w:val="00BE610B"/>
    <w:rsid w:val="00BE627E"/>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8E"/>
    <w:rsid w:val="00C168AC"/>
    <w:rsid w:val="00C16924"/>
    <w:rsid w:val="00C16D38"/>
    <w:rsid w:val="00C1786A"/>
    <w:rsid w:val="00C17C84"/>
    <w:rsid w:val="00C17DCA"/>
    <w:rsid w:val="00C204CB"/>
    <w:rsid w:val="00C20604"/>
    <w:rsid w:val="00C209C3"/>
    <w:rsid w:val="00C20D62"/>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27E36"/>
    <w:rsid w:val="00C3023A"/>
    <w:rsid w:val="00C30B4F"/>
    <w:rsid w:val="00C31D81"/>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8FA"/>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1F24"/>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B75"/>
    <w:rsid w:val="00C61CAB"/>
    <w:rsid w:val="00C61D3D"/>
    <w:rsid w:val="00C61ECD"/>
    <w:rsid w:val="00C61FE5"/>
    <w:rsid w:val="00C62356"/>
    <w:rsid w:val="00C62631"/>
    <w:rsid w:val="00C626FE"/>
    <w:rsid w:val="00C62D53"/>
    <w:rsid w:val="00C63381"/>
    <w:rsid w:val="00C63540"/>
    <w:rsid w:val="00C638DA"/>
    <w:rsid w:val="00C63D64"/>
    <w:rsid w:val="00C647E7"/>
    <w:rsid w:val="00C64FD5"/>
    <w:rsid w:val="00C65576"/>
    <w:rsid w:val="00C6569E"/>
    <w:rsid w:val="00C656EF"/>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43AC"/>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9B2"/>
    <w:rsid w:val="00CA1A2B"/>
    <w:rsid w:val="00CA1B24"/>
    <w:rsid w:val="00CA1F17"/>
    <w:rsid w:val="00CA27AE"/>
    <w:rsid w:val="00CA2806"/>
    <w:rsid w:val="00CA29C2"/>
    <w:rsid w:val="00CA3336"/>
    <w:rsid w:val="00CA3966"/>
    <w:rsid w:val="00CA4147"/>
    <w:rsid w:val="00CA4825"/>
    <w:rsid w:val="00CA4B3F"/>
    <w:rsid w:val="00CA4DD7"/>
    <w:rsid w:val="00CA52C9"/>
    <w:rsid w:val="00CA53DD"/>
    <w:rsid w:val="00CA53F7"/>
    <w:rsid w:val="00CA57C3"/>
    <w:rsid w:val="00CA5F51"/>
    <w:rsid w:val="00CA6C28"/>
    <w:rsid w:val="00CA6D81"/>
    <w:rsid w:val="00CA78C9"/>
    <w:rsid w:val="00CA7952"/>
    <w:rsid w:val="00CA7C10"/>
    <w:rsid w:val="00CA7EC7"/>
    <w:rsid w:val="00CA7EF3"/>
    <w:rsid w:val="00CB026D"/>
    <w:rsid w:val="00CB0D53"/>
    <w:rsid w:val="00CB0DBD"/>
    <w:rsid w:val="00CB1911"/>
    <w:rsid w:val="00CB255A"/>
    <w:rsid w:val="00CB2890"/>
    <w:rsid w:val="00CB28B3"/>
    <w:rsid w:val="00CB2942"/>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46F"/>
    <w:rsid w:val="00CC76E8"/>
    <w:rsid w:val="00CC7775"/>
    <w:rsid w:val="00CC7D2C"/>
    <w:rsid w:val="00CC7E86"/>
    <w:rsid w:val="00CD0BD1"/>
    <w:rsid w:val="00CD1327"/>
    <w:rsid w:val="00CD13A1"/>
    <w:rsid w:val="00CD14A7"/>
    <w:rsid w:val="00CD1B4D"/>
    <w:rsid w:val="00CD1C1C"/>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6E2"/>
    <w:rsid w:val="00CE373D"/>
    <w:rsid w:val="00CE4BAA"/>
    <w:rsid w:val="00CE52F6"/>
    <w:rsid w:val="00CE5D2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715"/>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0F8"/>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3D2"/>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6D0"/>
    <w:rsid w:val="00D449EC"/>
    <w:rsid w:val="00D44D17"/>
    <w:rsid w:val="00D44D61"/>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414"/>
    <w:rsid w:val="00D54B8F"/>
    <w:rsid w:val="00D54C2F"/>
    <w:rsid w:val="00D54C36"/>
    <w:rsid w:val="00D54CD2"/>
    <w:rsid w:val="00D5523E"/>
    <w:rsid w:val="00D5590E"/>
    <w:rsid w:val="00D5599F"/>
    <w:rsid w:val="00D563EB"/>
    <w:rsid w:val="00D56AAA"/>
    <w:rsid w:val="00D5798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49F"/>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87D"/>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90C"/>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0E61"/>
    <w:rsid w:val="00DA1A01"/>
    <w:rsid w:val="00DA1ABC"/>
    <w:rsid w:val="00DA1D42"/>
    <w:rsid w:val="00DA2435"/>
    <w:rsid w:val="00DA296E"/>
    <w:rsid w:val="00DA2B8D"/>
    <w:rsid w:val="00DA2EF0"/>
    <w:rsid w:val="00DA2FCA"/>
    <w:rsid w:val="00DA3311"/>
    <w:rsid w:val="00DA3CDF"/>
    <w:rsid w:val="00DA3CE1"/>
    <w:rsid w:val="00DA4009"/>
    <w:rsid w:val="00DA490A"/>
    <w:rsid w:val="00DA49AF"/>
    <w:rsid w:val="00DA4A77"/>
    <w:rsid w:val="00DA4B05"/>
    <w:rsid w:val="00DA4B6C"/>
    <w:rsid w:val="00DA4CCA"/>
    <w:rsid w:val="00DA52CB"/>
    <w:rsid w:val="00DA5365"/>
    <w:rsid w:val="00DA58B0"/>
    <w:rsid w:val="00DA606D"/>
    <w:rsid w:val="00DA6A93"/>
    <w:rsid w:val="00DA6ADE"/>
    <w:rsid w:val="00DA6FCB"/>
    <w:rsid w:val="00DA72F9"/>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B83"/>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0875"/>
    <w:rsid w:val="00E01667"/>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0DDD"/>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6B5F"/>
    <w:rsid w:val="00E271CF"/>
    <w:rsid w:val="00E276A0"/>
    <w:rsid w:val="00E306BD"/>
    <w:rsid w:val="00E30832"/>
    <w:rsid w:val="00E30A3C"/>
    <w:rsid w:val="00E30EF8"/>
    <w:rsid w:val="00E31001"/>
    <w:rsid w:val="00E31083"/>
    <w:rsid w:val="00E3111A"/>
    <w:rsid w:val="00E311B3"/>
    <w:rsid w:val="00E316C8"/>
    <w:rsid w:val="00E3224F"/>
    <w:rsid w:val="00E327F7"/>
    <w:rsid w:val="00E3282B"/>
    <w:rsid w:val="00E328C6"/>
    <w:rsid w:val="00E32C3A"/>
    <w:rsid w:val="00E33196"/>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6C16"/>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A05"/>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51A1"/>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A74AE"/>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5DC5"/>
    <w:rsid w:val="00EB6010"/>
    <w:rsid w:val="00EB60F6"/>
    <w:rsid w:val="00EB651A"/>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228"/>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338"/>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4F9"/>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799"/>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14DB"/>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9C4"/>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698E"/>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0D75"/>
    <w:rsid w:val="00F81207"/>
    <w:rsid w:val="00F81B82"/>
    <w:rsid w:val="00F81CA1"/>
    <w:rsid w:val="00F81DCA"/>
    <w:rsid w:val="00F81FAB"/>
    <w:rsid w:val="00F822EF"/>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E63"/>
    <w:rsid w:val="00F87F0E"/>
    <w:rsid w:val="00F87FE0"/>
    <w:rsid w:val="00F90332"/>
    <w:rsid w:val="00F907B0"/>
    <w:rsid w:val="00F90822"/>
    <w:rsid w:val="00F90964"/>
    <w:rsid w:val="00F92FB8"/>
    <w:rsid w:val="00F931FD"/>
    <w:rsid w:val="00F938BA"/>
    <w:rsid w:val="00F93B1D"/>
    <w:rsid w:val="00F93BB9"/>
    <w:rsid w:val="00F9441E"/>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0DAA"/>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36C"/>
    <w:rsid w:val="00FC67B1"/>
    <w:rsid w:val="00FC7100"/>
    <w:rsid w:val="00FC7418"/>
    <w:rsid w:val="00FC7583"/>
    <w:rsid w:val="00FD0043"/>
    <w:rsid w:val="00FD03AA"/>
    <w:rsid w:val="00FD0B27"/>
    <w:rsid w:val="00FD0D53"/>
    <w:rsid w:val="00FD0DC9"/>
    <w:rsid w:val="00FD0E28"/>
    <w:rsid w:val="00FD1199"/>
    <w:rsid w:val="00FD1236"/>
    <w:rsid w:val="00FD1510"/>
    <w:rsid w:val="00FD1676"/>
    <w:rsid w:val="00FD1871"/>
    <w:rsid w:val="00FD2530"/>
    <w:rsid w:val="00FD2F03"/>
    <w:rsid w:val="00FD3E66"/>
    <w:rsid w:val="00FD4422"/>
    <w:rsid w:val="00FD44E8"/>
    <w:rsid w:val="00FD450D"/>
    <w:rsid w:val="00FD4614"/>
    <w:rsid w:val="00FD4AB4"/>
    <w:rsid w:val="00FD4BF9"/>
    <w:rsid w:val="00FD4FDE"/>
    <w:rsid w:val="00FD5604"/>
    <w:rsid w:val="00FD58CB"/>
    <w:rsid w:val="00FD5C32"/>
    <w:rsid w:val="00FD5EC1"/>
    <w:rsid w:val="00FD60D5"/>
    <w:rsid w:val="00FD61A5"/>
    <w:rsid w:val="00FD62D6"/>
    <w:rsid w:val="00FD6ED4"/>
    <w:rsid w:val="00FD6FC0"/>
    <w:rsid w:val="00FD73F2"/>
    <w:rsid w:val="00FD7555"/>
    <w:rsid w:val="00FD77BF"/>
    <w:rsid w:val="00FE0A09"/>
    <w:rsid w:val="00FE0ADD"/>
    <w:rsid w:val="00FE0B18"/>
    <w:rsid w:val="00FE0B74"/>
    <w:rsid w:val="00FE1090"/>
    <w:rsid w:val="00FE127A"/>
    <w:rsid w:val="00FE184B"/>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766"/>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55297"/>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 w:type="character" w:customStyle="1" w:styleId="comment">
    <w:name w:val="comment"/>
    <w:basedOn w:val="DefaultParagraphFont"/>
    <w:rsid w:val="003448D0"/>
  </w:style>
  <w:style w:type="character" w:customStyle="1" w:styleId="preprocessor">
    <w:name w:val="preprocessor"/>
    <w:basedOn w:val="DefaultParagraphFont"/>
    <w:rsid w:val="003448D0"/>
  </w:style>
  <w:style w:type="character" w:customStyle="1" w:styleId="keyword">
    <w:name w:val="keyword"/>
    <w:basedOn w:val="DefaultParagraphFont"/>
    <w:rsid w:val="003448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395990">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784910">
      <w:bodyDiv w:val="1"/>
      <w:marLeft w:val="0"/>
      <w:marRight w:val="0"/>
      <w:marTop w:val="0"/>
      <w:marBottom w:val="0"/>
      <w:divBdr>
        <w:top w:val="none" w:sz="0" w:space="0" w:color="auto"/>
        <w:left w:val="none" w:sz="0" w:space="0" w:color="auto"/>
        <w:bottom w:val="none" w:sz="0" w:space="0" w:color="auto"/>
        <w:right w:val="none" w:sz="0" w:space="0" w:color="auto"/>
      </w:divBdr>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3.xml><?xml version="1.0" encoding="utf-8"?>
<ds:datastoreItem xmlns:ds="http://schemas.openxmlformats.org/officeDocument/2006/customXml" ds:itemID="{47A38B5F-92B3-4734-B572-77B61E02CABB}">
  <ds:schemaRefs>
    <ds:schemaRef ds:uri="http://purl.org/dc/elements/1.1/"/>
    <ds:schemaRef ds:uri="http://schemas.microsoft.com/office/2006/documentManagement/types"/>
    <ds:schemaRef ds:uri="http://schemas.microsoft.com/office/2006/metadata/properties"/>
    <ds:schemaRef ds:uri="http://schemas.openxmlformats.org/package/2006/metadata/core-properties"/>
    <ds:schemaRef ds:uri="http://purl.org/dc/terms/"/>
    <ds:schemaRef ds:uri="http://purl.org/dc/dcmitype/"/>
    <ds:schemaRef ds:uri="http://www.w3.org/XML/1998/namespace"/>
  </ds:schemaRefs>
</ds:datastoreItem>
</file>

<file path=customXml/itemProps4.xml><?xml version="1.0" encoding="utf-8"?>
<ds:datastoreItem xmlns:ds="http://schemas.openxmlformats.org/officeDocument/2006/customXml" ds:itemID="{E0F904C9-64CB-405E-A66B-017D64C81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7005</TotalTime>
  <Pages>110</Pages>
  <Words>41202</Words>
  <Characters>234854</Characters>
  <Application>Microsoft Office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275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505</cp:revision>
  <cp:lastPrinted>2003-02-21T20:01:00Z</cp:lastPrinted>
  <dcterms:created xsi:type="dcterms:W3CDTF">2020-08-17T02:16:00Z</dcterms:created>
  <dcterms:modified xsi:type="dcterms:W3CDTF">2021-01-26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